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CB8D50" w14:textId="4F3B7149" w:rsidR="00A85944" w:rsidRPr="00E97F7B" w:rsidRDefault="00A85944" w:rsidP="00FC4686">
      <w:pPr>
        <w:pStyle w:val="Naslov"/>
      </w:pPr>
      <w:r w:rsidRPr="00E97F7B">
        <w:t>SVEUČILIŠTE JOSIPA JURJA STROSSMAYERA U OSIJEKU</w:t>
      </w:r>
    </w:p>
    <w:p w14:paraId="07F91FA4" w14:textId="3675CDC5" w:rsidR="00A85944" w:rsidRPr="00E97F7B" w:rsidRDefault="00A85944" w:rsidP="00FC4686">
      <w:pPr>
        <w:pStyle w:val="Naslov"/>
      </w:pPr>
      <w:r w:rsidRPr="00E97F7B">
        <w:t>FAKULTET ELEKTROTEHNIKE, RAČUNARSTVA I</w:t>
      </w:r>
    </w:p>
    <w:p w14:paraId="671240B4" w14:textId="31C3BBCA" w:rsidR="0083143C" w:rsidRPr="00E97F7B" w:rsidRDefault="00A85944" w:rsidP="00FC4686">
      <w:pPr>
        <w:pStyle w:val="Naslov"/>
      </w:pPr>
      <w:r w:rsidRPr="00E97F7B">
        <w:t>INFORMACIJSKIH TEHNOLOGIJA</w:t>
      </w:r>
      <w:r w:rsidR="00431A85" w:rsidRPr="00E97F7B">
        <w:t xml:space="preserve"> </w:t>
      </w:r>
      <w:r w:rsidR="00883E5E">
        <w:t>OSIJEK</w:t>
      </w:r>
    </w:p>
    <w:p w14:paraId="4249304D" w14:textId="77777777" w:rsidR="0083143C" w:rsidRPr="00E97F7B" w:rsidRDefault="0083143C" w:rsidP="00E97F7B"/>
    <w:p w14:paraId="67BB13FB" w14:textId="01F2863C" w:rsidR="002A0A99" w:rsidRDefault="00A85944" w:rsidP="002A0A99">
      <w:pPr>
        <w:pStyle w:val="Naslov"/>
      </w:pPr>
      <w:r w:rsidRPr="00E97F7B">
        <w:t xml:space="preserve"> </w:t>
      </w:r>
      <w:r w:rsidR="002A0A99">
        <w:t>Sveučilišni prijediplomski studij Računarstvo</w:t>
      </w:r>
      <w:r w:rsidR="00F62481">
        <w:t>, Računalno inženjerstvo</w:t>
      </w:r>
      <w:r w:rsidR="002A0A99">
        <w:t xml:space="preserve"> </w:t>
      </w:r>
    </w:p>
    <w:p w14:paraId="7724B2C6" w14:textId="77777777" w:rsidR="0083143C" w:rsidRPr="00E97F7B" w:rsidRDefault="0083143C" w:rsidP="00E97F7B"/>
    <w:p w14:paraId="2B200C69" w14:textId="60EB799B" w:rsidR="0083143C" w:rsidRDefault="0083143C" w:rsidP="00E97F7B"/>
    <w:p w14:paraId="44A52BEA" w14:textId="77777777" w:rsidR="002A0A99" w:rsidRPr="00E97F7B" w:rsidRDefault="002A0A99" w:rsidP="00E97F7B"/>
    <w:p w14:paraId="526A0001" w14:textId="77777777" w:rsidR="00F62481" w:rsidRDefault="00F62481" w:rsidP="00FC4686">
      <w:pPr>
        <w:pStyle w:val="Naslov"/>
        <w:rPr>
          <w:bCs w:val="0"/>
          <w:sz w:val="36"/>
        </w:rPr>
      </w:pPr>
      <w:r w:rsidRPr="00F62481">
        <w:rPr>
          <w:bCs w:val="0"/>
          <w:sz w:val="36"/>
        </w:rPr>
        <w:t>Izrada web aplikacije pomoću umjetne inteligencije</w:t>
      </w:r>
    </w:p>
    <w:p w14:paraId="2B22A8F2" w14:textId="680D1E58" w:rsidR="0083143C" w:rsidRPr="00E97F7B" w:rsidRDefault="004A6E9C" w:rsidP="00FC4686">
      <w:pPr>
        <w:pStyle w:val="Naslov"/>
      </w:pPr>
      <w:r>
        <w:t>Završni rad</w:t>
      </w:r>
    </w:p>
    <w:p w14:paraId="6BB8156B" w14:textId="77777777" w:rsidR="0083143C" w:rsidRPr="00E97F7B" w:rsidRDefault="0083143C" w:rsidP="00E97F7B"/>
    <w:p w14:paraId="6552823E" w14:textId="77777777" w:rsidR="005A532A" w:rsidRPr="00E97F7B" w:rsidRDefault="005A532A" w:rsidP="00E97F7B"/>
    <w:p w14:paraId="295B742B" w14:textId="77777777" w:rsidR="005A532A" w:rsidRPr="00E97F7B" w:rsidRDefault="005A532A" w:rsidP="00E97F7B"/>
    <w:p w14:paraId="348461D3" w14:textId="283AD3DD" w:rsidR="005A532A" w:rsidRPr="00E97F7B" w:rsidRDefault="00F62481" w:rsidP="00FC4686">
      <w:pPr>
        <w:pStyle w:val="Podnaslov"/>
      </w:pPr>
      <w:r>
        <w:t>Filip Bičanić</w:t>
      </w:r>
    </w:p>
    <w:p w14:paraId="55A9AB13" w14:textId="25D844C8" w:rsidR="005A532A" w:rsidRPr="00E97F7B" w:rsidRDefault="005A532A" w:rsidP="00E97F7B"/>
    <w:p w14:paraId="74D3782E" w14:textId="6FB68082" w:rsidR="00A85944" w:rsidRPr="00E97F7B" w:rsidRDefault="00A85944" w:rsidP="00E97F7B"/>
    <w:p w14:paraId="476CE88C" w14:textId="38221D4C" w:rsidR="00A85944" w:rsidRPr="00E97F7B" w:rsidRDefault="00A85944" w:rsidP="00E97F7B"/>
    <w:p w14:paraId="0FCACFAB" w14:textId="728D8B8A" w:rsidR="00A85944" w:rsidRPr="00E97F7B" w:rsidRDefault="00A85944" w:rsidP="00E97F7B"/>
    <w:p w14:paraId="19E011F9" w14:textId="4F6E1F46" w:rsidR="00A85944" w:rsidRDefault="00A85944" w:rsidP="00E97F7B"/>
    <w:p w14:paraId="32DB3180" w14:textId="77777777" w:rsidR="00F62481" w:rsidRDefault="00F62481" w:rsidP="00E97F7B"/>
    <w:p w14:paraId="06980344" w14:textId="77777777" w:rsidR="00F62481" w:rsidRDefault="00F62481" w:rsidP="00E97F7B"/>
    <w:p w14:paraId="7B977359" w14:textId="77777777" w:rsidR="00F62481" w:rsidRDefault="00F62481" w:rsidP="00E97F7B"/>
    <w:p w14:paraId="1FD05676" w14:textId="77777777" w:rsidR="00F62481" w:rsidRPr="00E97F7B" w:rsidRDefault="00F62481" w:rsidP="00E97F7B"/>
    <w:p w14:paraId="6914E66B" w14:textId="3D129137" w:rsidR="005A532A" w:rsidRPr="00E97F7B" w:rsidRDefault="00A85944" w:rsidP="00FC4686">
      <w:pPr>
        <w:pStyle w:val="Naslov"/>
      </w:pPr>
      <w:r w:rsidRPr="00E97F7B">
        <w:t xml:space="preserve">Osijek, </w:t>
      </w:r>
      <w:r w:rsidR="00F62481">
        <w:t>2025</w:t>
      </w:r>
      <w:r w:rsidRPr="00E97F7B">
        <w:t>.</w:t>
      </w:r>
    </w:p>
    <w:p w14:paraId="5378E7FD" w14:textId="355A037B" w:rsidR="00431A85" w:rsidRPr="00431A85" w:rsidRDefault="00431A85" w:rsidP="00CE4BDD">
      <w:pPr>
        <w:pStyle w:val="Naslov5"/>
      </w:pPr>
      <w:r>
        <w:lastRenderedPageBreak/>
        <w:t>SADRŽAJ</w:t>
      </w:r>
    </w:p>
    <w:p w14:paraId="7945B9A5" w14:textId="0C7B7B97" w:rsidR="00EE6AF6" w:rsidRDefault="00373C3B">
      <w:pPr>
        <w:pStyle w:val="Sadraj1"/>
        <w:tabs>
          <w:tab w:val="right" w:leader="dot" w:pos="9344"/>
        </w:tabs>
        <w:rPr>
          <w:rFonts w:asciiTheme="minorHAnsi" w:eastAsiaTheme="minorEastAsia" w:hAnsiTheme="minorHAnsi" w:cstheme="minorBidi"/>
          <w:b w:val="0"/>
          <w:bCs w:val="0"/>
          <w:iCs w:val="0"/>
          <w:noProof/>
          <w:color w:val="auto"/>
          <w:kern w:val="2"/>
          <w:lang w:eastAsia="hr-HR"/>
          <w14:ligatures w14:val="standardContextual"/>
        </w:rPr>
      </w:pPr>
      <w:r>
        <w:rPr>
          <w:rFonts w:asciiTheme="minorHAnsi" w:hAnsiTheme="minorHAnsi"/>
          <w:b w:val="0"/>
          <w:bCs w:val="0"/>
          <w:i/>
          <w:iCs w:val="0"/>
        </w:rPr>
        <w:fldChar w:fldCharType="begin"/>
      </w:r>
      <w:r>
        <w:rPr>
          <w:rFonts w:asciiTheme="minorHAnsi" w:hAnsiTheme="minorHAnsi"/>
          <w:b w:val="0"/>
          <w:bCs w:val="0"/>
          <w:i/>
          <w:iCs w:val="0"/>
        </w:rPr>
        <w:instrText xml:space="preserve"> TOC \o "1-3" \h \z \u </w:instrText>
      </w:r>
      <w:r>
        <w:rPr>
          <w:rFonts w:asciiTheme="minorHAnsi" w:hAnsiTheme="minorHAnsi"/>
          <w:b w:val="0"/>
          <w:bCs w:val="0"/>
          <w:i/>
          <w:iCs w:val="0"/>
        </w:rPr>
        <w:fldChar w:fldCharType="separate"/>
      </w:r>
      <w:hyperlink w:anchor="_Toc200637656" w:history="1">
        <w:r w:rsidR="00EE6AF6" w:rsidRPr="008658BC">
          <w:rPr>
            <w:rStyle w:val="Hiperveza"/>
            <w:noProof/>
          </w:rPr>
          <w:t>1. UVOD</w:t>
        </w:r>
        <w:r w:rsidR="00EE6AF6">
          <w:rPr>
            <w:noProof/>
            <w:webHidden/>
          </w:rPr>
          <w:tab/>
        </w:r>
        <w:r w:rsidR="00EE6AF6">
          <w:rPr>
            <w:noProof/>
            <w:webHidden/>
          </w:rPr>
          <w:fldChar w:fldCharType="begin"/>
        </w:r>
        <w:r w:rsidR="00EE6AF6">
          <w:rPr>
            <w:noProof/>
            <w:webHidden/>
          </w:rPr>
          <w:instrText xml:space="preserve"> PAGEREF _Toc200637656 \h </w:instrText>
        </w:r>
        <w:r w:rsidR="00EE6AF6">
          <w:rPr>
            <w:noProof/>
            <w:webHidden/>
          </w:rPr>
        </w:r>
        <w:r w:rsidR="00EE6AF6">
          <w:rPr>
            <w:noProof/>
            <w:webHidden/>
          </w:rPr>
          <w:fldChar w:fldCharType="separate"/>
        </w:r>
        <w:r w:rsidR="00EE6AF6">
          <w:rPr>
            <w:noProof/>
            <w:webHidden/>
          </w:rPr>
          <w:t>1</w:t>
        </w:r>
        <w:r w:rsidR="00EE6AF6">
          <w:rPr>
            <w:noProof/>
            <w:webHidden/>
          </w:rPr>
          <w:fldChar w:fldCharType="end"/>
        </w:r>
      </w:hyperlink>
    </w:p>
    <w:p w14:paraId="02EFDD3D" w14:textId="6F71D956"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57" w:history="1">
        <w:r w:rsidRPr="008658BC">
          <w:rPr>
            <w:rStyle w:val="Hiperveza"/>
            <w:noProof/>
          </w:rPr>
          <w:t>1.1. Zadatak završnog rada</w:t>
        </w:r>
        <w:r>
          <w:rPr>
            <w:noProof/>
            <w:webHidden/>
          </w:rPr>
          <w:tab/>
        </w:r>
        <w:r>
          <w:rPr>
            <w:noProof/>
            <w:webHidden/>
          </w:rPr>
          <w:fldChar w:fldCharType="begin"/>
        </w:r>
        <w:r>
          <w:rPr>
            <w:noProof/>
            <w:webHidden/>
          </w:rPr>
          <w:instrText xml:space="preserve"> PAGEREF _Toc200637657 \h </w:instrText>
        </w:r>
        <w:r>
          <w:rPr>
            <w:noProof/>
            <w:webHidden/>
          </w:rPr>
        </w:r>
        <w:r>
          <w:rPr>
            <w:noProof/>
            <w:webHidden/>
          </w:rPr>
          <w:fldChar w:fldCharType="separate"/>
        </w:r>
        <w:r>
          <w:rPr>
            <w:noProof/>
            <w:webHidden/>
          </w:rPr>
          <w:t>2</w:t>
        </w:r>
        <w:r>
          <w:rPr>
            <w:noProof/>
            <w:webHidden/>
          </w:rPr>
          <w:fldChar w:fldCharType="end"/>
        </w:r>
      </w:hyperlink>
    </w:p>
    <w:p w14:paraId="47072F06" w14:textId="3C82A52F" w:rsidR="00EE6AF6" w:rsidRDefault="00EE6AF6">
      <w:pPr>
        <w:pStyle w:val="Sadraj1"/>
        <w:tabs>
          <w:tab w:val="right" w:leader="dot" w:pos="9344"/>
        </w:tabs>
        <w:rPr>
          <w:rFonts w:asciiTheme="minorHAnsi" w:eastAsiaTheme="minorEastAsia" w:hAnsiTheme="minorHAnsi" w:cstheme="minorBidi"/>
          <w:b w:val="0"/>
          <w:bCs w:val="0"/>
          <w:iCs w:val="0"/>
          <w:noProof/>
          <w:color w:val="auto"/>
          <w:kern w:val="2"/>
          <w:lang w:eastAsia="hr-HR"/>
          <w14:ligatures w14:val="standardContextual"/>
        </w:rPr>
      </w:pPr>
      <w:hyperlink w:anchor="_Toc200637658" w:history="1">
        <w:r w:rsidRPr="008658BC">
          <w:rPr>
            <w:rStyle w:val="Hiperveza"/>
            <w:noProof/>
          </w:rPr>
          <w:t>2. PREGLED PODRUČJA TEME</w:t>
        </w:r>
        <w:r>
          <w:rPr>
            <w:noProof/>
            <w:webHidden/>
          </w:rPr>
          <w:tab/>
        </w:r>
        <w:r>
          <w:rPr>
            <w:noProof/>
            <w:webHidden/>
          </w:rPr>
          <w:fldChar w:fldCharType="begin"/>
        </w:r>
        <w:r>
          <w:rPr>
            <w:noProof/>
            <w:webHidden/>
          </w:rPr>
          <w:instrText xml:space="preserve"> PAGEREF _Toc200637658 \h </w:instrText>
        </w:r>
        <w:r>
          <w:rPr>
            <w:noProof/>
            <w:webHidden/>
          </w:rPr>
        </w:r>
        <w:r>
          <w:rPr>
            <w:noProof/>
            <w:webHidden/>
          </w:rPr>
          <w:fldChar w:fldCharType="separate"/>
        </w:r>
        <w:r>
          <w:rPr>
            <w:noProof/>
            <w:webHidden/>
          </w:rPr>
          <w:t>3</w:t>
        </w:r>
        <w:r>
          <w:rPr>
            <w:noProof/>
            <w:webHidden/>
          </w:rPr>
          <w:fldChar w:fldCharType="end"/>
        </w:r>
      </w:hyperlink>
    </w:p>
    <w:p w14:paraId="79A3C60E" w14:textId="753C13F9"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59" w:history="1">
        <w:r w:rsidRPr="008658BC">
          <w:rPr>
            <w:rStyle w:val="Hiperveza"/>
            <w:noProof/>
          </w:rPr>
          <w:t>2.1. Tradicionalni pristupi kupnji domaćih životinja</w:t>
        </w:r>
        <w:r>
          <w:rPr>
            <w:noProof/>
            <w:webHidden/>
          </w:rPr>
          <w:tab/>
        </w:r>
        <w:r>
          <w:rPr>
            <w:noProof/>
            <w:webHidden/>
          </w:rPr>
          <w:fldChar w:fldCharType="begin"/>
        </w:r>
        <w:r>
          <w:rPr>
            <w:noProof/>
            <w:webHidden/>
          </w:rPr>
          <w:instrText xml:space="preserve"> PAGEREF _Toc200637659 \h </w:instrText>
        </w:r>
        <w:r>
          <w:rPr>
            <w:noProof/>
            <w:webHidden/>
          </w:rPr>
        </w:r>
        <w:r>
          <w:rPr>
            <w:noProof/>
            <w:webHidden/>
          </w:rPr>
          <w:fldChar w:fldCharType="separate"/>
        </w:r>
        <w:r>
          <w:rPr>
            <w:noProof/>
            <w:webHidden/>
          </w:rPr>
          <w:t>3</w:t>
        </w:r>
        <w:r>
          <w:rPr>
            <w:noProof/>
            <w:webHidden/>
          </w:rPr>
          <w:fldChar w:fldCharType="end"/>
        </w:r>
      </w:hyperlink>
    </w:p>
    <w:p w14:paraId="1AF205DE" w14:textId="04C1BFB3"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60" w:history="1">
        <w:r w:rsidRPr="008658BC">
          <w:rPr>
            <w:rStyle w:val="Hiperveza"/>
            <w:rFonts w:eastAsia="Times New Roman"/>
            <w:noProof/>
          </w:rPr>
          <w:t>2.2. Moderni pristupi i online trgovine za kućne ljubimce</w:t>
        </w:r>
        <w:r>
          <w:rPr>
            <w:noProof/>
            <w:webHidden/>
          </w:rPr>
          <w:tab/>
        </w:r>
        <w:r>
          <w:rPr>
            <w:noProof/>
            <w:webHidden/>
          </w:rPr>
          <w:fldChar w:fldCharType="begin"/>
        </w:r>
        <w:r>
          <w:rPr>
            <w:noProof/>
            <w:webHidden/>
          </w:rPr>
          <w:instrText xml:space="preserve"> PAGEREF _Toc200637660 \h </w:instrText>
        </w:r>
        <w:r>
          <w:rPr>
            <w:noProof/>
            <w:webHidden/>
          </w:rPr>
        </w:r>
        <w:r>
          <w:rPr>
            <w:noProof/>
            <w:webHidden/>
          </w:rPr>
          <w:fldChar w:fldCharType="separate"/>
        </w:r>
        <w:r>
          <w:rPr>
            <w:noProof/>
            <w:webHidden/>
          </w:rPr>
          <w:t>4</w:t>
        </w:r>
        <w:r>
          <w:rPr>
            <w:noProof/>
            <w:webHidden/>
          </w:rPr>
          <w:fldChar w:fldCharType="end"/>
        </w:r>
      </w:hyperlink>
    </w:p>
    <w:p w14:paraId="51D7D603" w14:textId="1FB25252"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61" w:history="1">
        <w:r w:rsidRPr="008658BC">
          <w:rPr>
            <w:rStyle w:val="Hiperveza"/>
            <w:rFonts w:eastAsia="Times New Roman"/>
            <w:noProof/>
          </w:rPr>
          <w:t>2.3. Usporedba tradicionalnih i modernih pristupa</w:t>
        </w:r>
        <w:r>
          <w:rPr>
            <w:noProof/>
            <w:webHidden/>
          </w:rPr>
          <w:tab/>
        </w:r>
        <w:r>
          <w:rPr>
            <w:noProof/>
            <w:webHidden/>
          </w:rPr>
          <w:fldChar w:fldCharType="begin"/>
        </w:r>
        <w:r>
          <w:rPr>
            <w:noProof/>
            <w:webHidden/>
          </w:rPr>
          <w:instrText xml:space="preserve"> PAGEREF _Toc200637661 \h </w:instrText>
        </w:r>
        <w:r>
          <w:rPr>
            <w:noProof/>
            <w:webHidden/>
          </w:rPr>
        </w:r>
        <w:r>
          <w:rPr>
            <w:noProof/>
            <w:webHidden/>
          </w:rPr>
          <w:fldChar w:fldCharType="separate"/>
        </w:r>
        <w:r>
          <w:rPr>
            <w:noProof/>
            <w:webHidden/>
          </w:rPr>
          <w:t>5</w:t>
        </w:r>
        <w:r>
          <w:rPr>
            <w:noProof/>
            <w:webHidden/>
          </w:rPr>
          <w:fldChar w:fldCharType="end"/>
        </w:r>
      </w:hyperlink>
    </w:p>
    <w:p w14:paraId="603A0C0D" w14:textId="6081AAA8"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62" w:history="1">
        <w:r w:rsidRPr="008658BC">
          <w:rPr>
            <w:rStyle w:val="Hiperveza"/>
            <w:rFonts w:eastAsia="Times New Roman"/>
            <w:noProof/>
          </w:rPr>
          <w:t>2.4. Pregled postojećih web stranica</w:t>
        </w:r>
        <w:r>
          <w:rPr>
            <w:noProof/>
            <w:webHidden/>
          </w:rPr>
          <w:tab/>
        </w:r>
        <w:r>
          <w:rPr>
            <w:noProof/>
            <w:webHidden/>
          </w:rPr>
          <w:fldChar w:fldCharType="begin"/>
        </w:r>
        <w:r>
          <w:rPr>
            <w:noProof/>
            <w:webHidden/>
          </w:rPr>
          <w:instrText xml:space="preserve"> PAGEREF _Toc200637662 \h </w:instrText>
        </w:r>
        <w:r>
          <w:rPr>
            <w:noProof/>
            <w:webHidden/>
          </w:rPr>
        </w:r>
        <w:r>
          <w:rPr>
            <w:noProof/>
            <w:webHidden/>
          </w:rPr>
          <w:fldChar w:fldCharType="separate"/>
        </w:r>
        <w:r>
          <w:rPr>
            <w:noProof/>
            <w:webHidden/>
          </w:rPr>
          <w:t>6</w:t>
        </w:r>
        <w:r>
          <w:rPr>
            <w:noProof/>
            <w:webHidden/>
          </w:rPr>
          <w:fldChar w:fldCharType="end"/>
        </w:r>
      </w:hyperlink>
    </w:p>
    <w:p w14:paraId="2DED3C32" w14:textId="7768D42F" w:rsidR="00EE6AF6" w:rsidRDefault="00EE6AF6">
      <w:pPr>
        <w:pStyle w:val="Sadraj3"/>
        <w:tabs>
          <w:tab w:val="right" w:leader="dot" w:pos="9344"/>
        </w:tabs>
        <w:rPr>
          <w:rFonts w:asciiTheme="minorHAnsi" w:eastAsiaTheme="minorEastAsia" w:hAnsiTheme="minorHAnsi" w:cstheme="minorBidi"/>
          <w:noProof/>
          <w:color w:val="auto"/>
          <w:kern w:val="2"/>
          <w:sz w:val="24"/>
          <w:szCs w:val="24"/>
          <w:lang w:eastAsia="hr-HR"/>
          <w14:ligatures w14:val="standardContextual"/>
        </w:rPr>
      </w:pPr>
      <w:hyperlink w:anchor="_Toc200637663" w:history="1">
        <w:r w:rsidRPr="008658BC">
          <w:rPr>
            <w:rStyle w:val="Hiperveza"/>
            <w:rFonts w:eastAsia="Times New Roman"/>
            <w:noProof/>
          </w:rPr>
          <w:t>2.4.1. Njuškalo</w:t>
        </w:r>
        <w:r>
          <w:rPr>
            <w:noProof/>
            <w:webHidden/>
          </w:rPr>
          <w:tab/>
        </w:r>
        <w:r>
          <w:rPr>
            <w:noProof/>
            <w:webHidden/>
          </w:rPr>
          <w:fldChar w:fldCharType="begin"/>
        </w:r>
        <w:r>
          <w:rPr>
            <w:noProof/>
            <w:webHidden/>
          </w:rPr>
          <w:instrText xml:space="preserve"> PAGEREF _Toc200637663 \h </w:instrText>
        </w:r>
        <w:r>
          <w:rPr>
            <w:noProof/>
            <w:webHidden/>
          </w:rPr>
        </w:r>
        <w:r>
          <w:rPr>
            <w:noProof/>
            <w:webHidden/>
          </w:rPr>
          <w:fldChar w:fldCharType="separate"/>
        </w:r>
        <w:r>
          <w:rPr>
            <w:noProof/>
            <w:webHidden/>
          </w:rPr>
          <w:t>6</w:t>
        </w:r>
        <w:r>
          <w:rPr>
            <w:noProof/>
            <w:webHidden/>
          </w:rPr>
          <w:fldChar w:fldCharType="end"/>
        </w:r>
      </w:hyperlink>
    </w:p>
    <w:p w14:paraId="012B0C1B" w14:textId="3B21DBFE" w:rsidR="00EE6AF6" w:rsidRDefault="00EE6AF6">
      <w:pPr>
        <w:pStyle w:val="Sadraj3"/>
        <w:tabs>
          <w:tab w:val="right" w:leader="dot" w:pos="9344"/>
        </w:tabs>
        <w:rPr>
          <w:rFonts w:asciiTheme="minorHAnsi" w:eastAsiaTheme="minorEastAsia" w:hAnsiTheme="minorHAnsi" w:cstheme="minorBidi"/>
          <w:noProof/>
          <w:color w:val="auto"/>
          <w:kern w:val="2"/>
          <w:sz w:val="24"/>
          <w:szCs w:val="24"/>
          <w:lang w:eastAsia="hr-HR"/>
          <w14:ligatures w14:val="standardContextual"/>
        </w:rPr>
      </w:pPr>
      <w:hyperlink w:anchor="_Toc200637664" w:history="1">
        <w:r w:rsidRPr="008658BC">
          <w:rPr>
            <w:rStyle w:val="Hiperveza"/>
            <w:rFonts w:eastAsia="Times New Roman"/>
            <w:noProof/>
          </w:rPr>
          <w:t>2.4.2. Pet Centar</w:t>
        </w:r>
        <w:r>
          <w:rPr>
            <w:noProof/>
            <w:webHidden/>
          </w:rPr>
          <w:tab/>
        </w:r>
        <w:r>
          <w:rPr>
            <w:noProof/>
            <w:webHidden/>
          </w:rPr>
          <w:fldChar w:fldCharType="begin"/>
        </w:r>
        <w:r>
          <w:rPr>
            <w:noProof/>
            <w:webHidden/>
          </w:rPr>
          <w:instrText xml:space="preserve"> PAGEREF _Toc200637664 \h </w:instrText>
        </w:r>
        <w:r>
          <w:rPr>
            <w:noProof/>
            <w:webHidden/>
          </w:rPr>
        </w:r>
        <w:r>
          <w:rPr>
            <w:noProof/>
            <w:webHidden/>
          </w:rPr>
          <w:fldChar w:fldCharType="separate"/>
        </w:r>
        <w:r>
          <w:rPr>
            <w:noProof/>
            <w:webHidden/>
          </w:rPr>
          <w:t>7</w:t>
        </w:r>
        <w:r>
          <w:rPr>
            <w:noProof/>
            <w:webHidden/>
          </w:rPr>
          <w:fldChar w:fldCharType="end"/>
        </w:r>
      </w:hyperlink>
    </w:p>
    <w:p w14:paraId="6B7C154A" w14:textId="5DC3B15E" w:rsidR="00EE6AF6" w:rsidRDefault="00EE6AF6">
      <w:pPr>
        <w:pStyle w:val="Sadraj3"/>
        <w:tabs>
          <w:tab w:val="right" w:leader="dot" w:pos="9344"/>
        </w:tabs>
        <w:rPr>
          <w:rFonts w:asciiTheme="minorHAnsi" w:eastAsiaTheme="minorEastAsia" w:hAnsiTheme="minorHAnsi" w:cstheme="minorBidi"/>
          <w:noProof/>
          <w:color w:val="auto"/>
          <w:kern w:val="2"/>
          <w:sz w:val="24"/>
          <w:szCs w:val="24"/>
          <w:lang w:eastAsia="hr-HR"/>
          <w14:ligatures w14:val="standardContextual"/>
        </w:rPr>
      </w:pPr>
      <w:hyperlink w:anchor="_Toc200637665" w:history="1">
        <w:r w:rsidRPr="008658BC">
          <w:rPr>
            <w:rStyle w:val="Hiperveza"/>
            <w:rFonts w:eastAsia="Times New Roman"/>
            <w:noProof/>
          </w:rPr>
          <w:t>2.4.3. ZooCity</w:t>
        </w:r>
        <w:r>
          <w:rPr>
            <w:noProof/>
            <w:webHidden/>
          </w:rPr>
          <w:tab/>
        </w:r>
        <w:r>
          <w:rPr>
            <w:noProof/>
            <w:webHidden/>
          </w:rPr>
          <w:fldChar w:fldCharType="begin"/>
        </w:r>
        <w:r>
          <w:rPr>
            <w:noProof/>
            <w:webHidden/>
          </w:rPr>
          <w:instrText xml:space="preserve"> PAGEREF _Toc200637665 \h </w:instrText>
        </w:r>
        <w:r>
          <w:rPr>
            <w:noProof/>
            <w:webHidden/>
          </w:rPr>
        </w:r>
        <w:r>
          <w:rPr>
            <w:noProof/>
            <w:webHidden/>
          </w:rPr>
          <w:fldChar w:fldCharType="separate"/>
        </w:r>
        <w:r>
          <w:rPr>
            <w:noProof/>
            <w:webHidden/>
          </w:rPr>
          <w:t>8</w:t>
        </w:r>
        <w:r>
          <w:rPr>
            <w:noProof/>
            <w:webHidden/>
          </w:rPr>
          <w:fldChar w:fldCharType="end"/>
        </w:r>
      </w:hyperlink>
    </w:p>
    <w:p w14:paraId="12499B8B" w14:textId="1D9FC6DD" w:rsidR="00EE6AF6" w:rsidRDefault="00EE6AF6">
      <w:pPr>
        <w:pStyle w:val="Sadraj3"/>
        <w:tabs>
          <w:tab w:val="right" w:leader="dot" w:pos="9344"/>
        </w:tabs>
        <w:rPr>
          <w:rFonts w:asciiTheme="minorHAnsi" w:eastAsiaTheme="minorEastAsia" w:hAnsiTheme="minorHAnsi" w:cstheme="minorBidi"/>
          <w:noProof/>
          <w:color w:val="auto"/>
          <w:kern w:val="2"/>
          <w:sz w:val="24"/>
          <w:szCs w:val="24"/>
          <w:lang w:eastAsia="hr-HR"/>
          <w14:ligatures w14:val="standardContextual"/>
        </w:rPr>
      </w:pPr>
      <w:hyperlink w:anchor="_Toc200637666" w:history="1">
        <w:r w:rsidRPr="008658BC">
          <w:rPr>
            <w:rStyle w:val="Hiperveza"/>
            <w:rFonts w:eastAsia="Times New Roman"/>
            <w:noProof/>
          </w:rPr>
          <w:t>2.4.4. Petfinder (SAD)</w:t>
        </w:r>
        <w:r>
          <w:rPr>
            <w:noProof/>
            <w:webHidden/>
          </w:rPr>
          <w:tab/>
        </w:r>
        <w:r>
          <w:rPr>
            <w:noProof/>
            <w:webHidden/>
          </w:rPr>
          <w:fldChar w:fldCharType="begin"/>
        </w:r>
        <w:r>
          <w:rPr>
            <w:noProof/>
            <w:webHidden/>
          </w:rPr>
          <w:instrText xml:space="preserve"> PAGEREF _Toc200637666 \h </w:instrText>
        </w:r>
        <w:r>
          <w:rPr>
            <w:noProof/>
            <w:webHidden/>
          </w:rPr>
        </w:r>
        <w:r>
          <w:rPr>
            <w:noProof/>
            <w:webHidden/>
          </w:rPr>
          <w:fldChar w:fldCharType="separate"/>
        </w:r>
        <w:r>
          <w:rPr>
            <w:noProof/>
            <w:webHidden/>
          </w:rPr>
          <w:t>8</w:t>
        </w:r>
        <w:r>
          <w:rPr>
            <w:noProof/>
            <w:webHidden/>
          </w:rPr>
          <w:fldChar w:fldCharType="end"/>
        </w:r>
      </w:hyperlink>
    </w:p>
    <w:p w14:paraId="2CE0D27A" w14:textId="3E1E57D8" w:rsidR="00EE6AF6" w:rsidRDefault="00EE6AF6">
      <w:pPr>
        <w:pStyle w:val="Sadraj1"/>
        <w:tabs>
          <w:tab w:val="right" w:leader="dot" w:pos="9344"/>
        </w:tabs>
        <w:rPr>
          <w:rFonts w:asciiTheme="minorHAnsi" w:eastAsiaTheme="minorEastAsia" w:hAnsiTheme="minorHAnsi" w:cstheme="minorBidi"/>
          <w:b w:val="0"/>
          <w:bCs w:val="0"/>
          <w:iCs w:val="0"/>
          <w:noProof/>
          <w:color w:val="auto"/>
          <w:kern w:val="2"/>
          <w:lang w:eastAsia="hr-HR"/>
          <w14:ligatures w14:val="standardContextual"/>
        </w:rPr>
      </w:pPr>
      <w:hyperlink w:anchor="_Toc200637667" w:history="1">
        <w:r w:rsidRPr="008658BC">
          <w:rPr>
            <w:rStyle w:val="Hiperveza"/>
            <w:noProof/>
          </w:rPr>
          <w:t>3. PRIMJENJENE TEHNOLOGIJE I ALATI</w:t>
        </w:r>
        <w:r>
          <w:rPr>
            <w:noProof/>
            <w:webHidden/>
          </w:rPr>
          <w:tab/>
        </w:r>
        <w:r>
          <w:rPr>
            <w:noProof/>
            <w:webHidden/>
          </w:rPr>
          <w:fldChar w:fldCharType="begin"/>
        </w:r>
        <w:r>
          <w:rPr>
            <w:noProof/>
            <w:webHidden/>
          </w:rPr>
          <w:instrText xml:space="preserve"> PAGEREF _Toc200637667 \h </w:instrText>
        </w:r>
        <w:r>
          <w:rPr>
            <w:noProof/>
            <w:webHidden/>
          </w:rPr>
        </w:r>
        <w:r>
          <w:rPr>
            <w:noProof/>
            <w:webHidden/>
          </w:rPr>
          <w:fldChar w:fldCharType="separate"/>
        </w:r>
        <w:r>
          <w:rPr>
            <w:noProof/>
            <w:webHidden/>
          </w:rPr>
          <w:t>10</w:t>
        </w:r>
        <w:r>
          <w:rPr>
            <w:noProof/>
            <w:webHidden/>
          </w:rPr>
          <w:fldChar w:fldCharType="end"/>
        </w:r>
      </w:hyperlink>
    </w:p>
    <w:p w14:paraId="47F767E3" w14:textId="427C568F"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68" w:history="1">
        <w:r w:rsidRPr="008658BC">
          <w:rPr>
            <w:rStyle w:val="Hiperveza"/>
            <w:noProof/>
          </w:rPr>
          <w:t>3.1. HTML</w:t>
        </w:r>
        <w:r>
          <w:rPr>
            <w:noProof/>
            <w:webHidden/>
          </w:rPr>
          <w:tab/>
        </w:r>
        <w:r>
          <w:rPr>
            <w:noProof/>
            <w:webHidden/>
          </w:rPr>
          <w:fldChar w:fldCharType="begin"/>
        </w:r>
        <w:r>
          <w:rPr>
            <w:noProof/>
            <w:webHidden/>
          </w:rPr>
          <w:instrText xml:space="preserve"> PAGEREF _Toc200637668 \h </w:instrText>
        </w:r>
        <w:r>
          <w:rPr>
            <w:noProof/>
            <w:webHidden/>
          </w:rPr>
        </w:r>
        <w:r>
          <w:rPr>
            <w:noProof/>
            <w:webHidden/>
          </w:rPr>
          <w:fldChar w:fldCharType="separate"/>
        </w:r>
        <w:r>
          <w:rPr>
            <w:noProof/>
            <w:webHidden/>
          </w:rPr>
          <w:t>10</w:t>
        </w:r>
        <w:r>
          <w:rPr>
            <w:noProof/>
            <w:webHidden/>
          </w:rPr>
          <w:fldChar w:fldCharType="end"/>
        </w:r>
      </w:hyperlink>
    </w:p>
    <w:p w14:paraId="795959EF" w14:textId="339D26B5"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69" w:history="1">
        <w:r w:rsidRPr="008658BC">
          <w:rPr>
            <w:rStyle w:val="Hiperveza"/>
            <w:noProof/>
          </w:rPr>
          <w:t>3.2. CSS</w:t>
        </w:r>
        <w:r>
          <w:rPr>
            <w:noProof/>
            <w:webHidden/>
          </w:rPr>
          <w:tab/>
        </w:r>
        <w:r>
          <w:rPr>
            <w:noProof/>
            <w:webHidden/>
          </w:rPr>
          <w:fldChar w:fldCharType="begin"/>
        </w:r>
        <w:r>
          <w:rPr>
            <w:noProof/>
            <w:webHidden/>
          </w:rPr>
          <w:instrText xml:space="preserve"> PAGEREF _Toc200637669 \h </w:instrText>
        </w:r>
        <w:r>
          <w:rPr>
            <w:noProof/>
            <w:webHidden/>
          </w:rPr>
        </w:r>
        <w:r>
          <w:rPr>
            <w:noProof/>
            <w:webHidden/>
          </w:rPr>
          <w:fldChar w:fldCharType="separate"/>
        </w:r>
        <w:r>
          <w:rPr>
            <w:noProof/>
            <w:webHidden/>
          </w:rPr>
          <w:t>10</w:t>
        </w:r>
        <w:r>
          <w:rPr>
            <w:noProof/>
            <w:webHidden/>
          </w:rPr>
          <w:fldChar w:fldCharType="end"/>
        </w:r>
      </w:hyperlink>
    </w:p>
    <w:p w14:paraId="73DC2A4B" w14:textId="49E2687D"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70" w:history="1">
        <w:r w:rsidRPr="008658BC">
          <w:rPr>
            <w:rStyle w:val="Hiperveza"/>
            <w:noProof/>
          </w:rPr>
          <w:t>3.3. JavaScript</w:t>
        </w:r>
        <w:r>
          <w:rPr>
            <w:noProof/>
            <w:webHidden/>
          </w:rPr>
          <w:tab/>
        </w:r>
        <w:r>
          <w:rPr>
            <w:noProof/>
            <w:webHidden/>
          </w:rPr>
          <w:fldChar w:fldCharType="begin"/>
        </w:r>
        <w:r>
          <w:rPr>
            <w:noProof/>
            <w:webHidden/>
          </w:rPr>
          <w:instrText xml:space="preserve"> PAGEREF _Toc200637670 \h </w:instrText>
        </w:r>
        <w:r>
          <w:rPr>
            <w:noProof/>
            <w:webHidden/>
          </w:rPr>
        </w:r>
        <w:r>
          <w:rPr>
            <w:noProof/>
            <w:webHidden/>
          </w:rPr>
          <w:fldChar w:fldCharType="separate"/>
        </w:r>
        <w:r>
          <w:rPr>
            <w:noProof/>
            <w:webHidden/>
          </w:rPr>
          <w:t>11</w:t>
        </w:r>
        <w:r>
          <w:rPr>
            <w:noProof/>
            <w:webHidden/>
          </w:rPr>
          <w:fldChar w:fldCharType="end"/>
        </w:r>
      </w:hyperlink>
    </w:p>
    <w:p w14:paraId="604F84D7" w14:textId="6975382F"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71" w:history="1">
        <w:r w:rsidRPr="008658BC">
          <w:rPr>
            <w:rStyle w:val="Hiperveza"/>
            <w:noProof/>
          </w:rPr>
          <w:t>3.4. Firebase</w:t>
        </w:r>
        <w:r>
          <w:rPr>
            <w:noProof/>
            <w:webHidden/>
          </w:rPr>
          <w:tab/>
        </w:r>
        <w:r>
          <w:rPr>
            <w:noProof/>
            <w:webHidden/>
          </w:rPr>
          <w:fldChar w:fldCharType="begin"/>
        </w:r>
        <w:r>
          <w:rPr>
            <w:noProof/>
            <w:webHidden/>
          </w:rPr>
          <w:instrText xml:space="preserve"> PAGEREF _Toc200637671 \h </w:instrText>
        </w:r>
        <w:r>
          <w:rPr>
            <w:noProof/>
            <w:webHidden/>
          </w:rPr>
        </w:r>
        <w:r>
          <w:rPr>
            <w:noProof/>
            <w:webHidden/>
          </w:rPr>
          <w:fldChar w:fldCharType="separate"/>
        </w:r>
        <w:r>
          <w:rPr>
            <w:noProof/>
            <w:webHidden/>
          </w:rPr>
          <w:t>11</w:t>
        </w:r>
        <w:r>
          <w:rPr>
            <w:noProof/>
            <w:webHidden/>
          </w:rPr>
          <w:fldChar w:fldCharType="end"/>
        </w:r>
      </w:hyperlink>
    </w:p>
    <w:p w14:paraId="65A82736" w14:textId="08266634"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72" w:history="1">
        <w:r w:rsidRPr="008658BC">
          <w:rPr>
            <w:rStyle w:val="Hiperveza"/>
            <w:noProof/>
          </w:rPr>
          <w:t>3.5. Visual Studio Code</w:t>
        </w:r>
        <w:r>
          <w:rPr>
            <w:noProof/>
            <w:webHidden/>
          </w:rPr>
          <w:tab/>
        </w:r>
        <w:r>
          <w:rPr>
            <w:noProof/>
            <w:webHidden/>
          </w:rPr>
          <w:fldChar w:fldCharType="begin"/>
        </w:r>
        <w:r>
          <w:rPr>
            <w:noProof/>
            <w:webHidden/>
          </w:rPr>
          <w:instrText xml:space="preserve"> PAGEREF _Toc200637672 \h </w:instrText>
        </w:r>
        <w:r>
          <w:rPr>
            <w:noProof/>
            <w:webHidden/>
          </w:rPr>
        </w:r>
        <w:r>
          <w:rPr>
            <w:noProof/>
            <w:webHidden/>
          </w:rPr>
          <w:fldChar w:fldCharType="separate"/>
        </w:r>
        <w:r>
          <w:rPr>
            <w:noProof/>
            <w:webHidden/>
          </w:rPr>
          <w:t>12</w:t>
        </w:r>
        <w:r>
          <w:rPr>
            <w:noProof/>
            <w:webHidden/>
          </w:rPr>
          <w:fldChar w:fldCharType="end"/>
        </w:r>
      </w:hyperlink>
    </w:p>
    <w:p w14:paraId="7EF52D29" w14:textId="57CE4BA3" w:rsidR="00EE6AF6" w:rsidRDefault="00EE6AF6">
      <w:pPr>
        <w:pStyle w:val="Sadraj2"/>
        <w:tabs>
          <w:tab w:val="right" w:leader="dot" w:pos="9344"/>
        </w:tabs>
        <w:rPr>
          <w:rFonts w:asciiTheme="minorHAnsi" w:eastAsiaTheme="minorEastAsia" w:hAnsiTheme="minorHAnsi" w:cstheme="minorBidi"/>
          <w:b w:val="0"/>
          <w:bCs w:val="0"/>
          <w:noProof/>
          <w:color w:val="auto"/>
          <w:kern w:val="2"/>
          <w:sz w:val="24"/>
          <w:szCs w:val="24"/>
          <w:lang w:eastAsia="hr-HR"/>
          <w14:ligatures w14:val="standardContextual"/>
        </w:rPr>
      </w:pPr>
      <w:hyperlink w:anchor="_Toc200637673" w:history="1">
        <w:r w:rsidRPr="008658BC">
          <w:rPr>
            <w:rStyle w:val="Hiperveza"/>
            <w:noProof/>
          </w:rPr>
          <w:t>3.6. GitHub</w:t>
        </w:r>
        <w:r>
          <w:rPr>
            <w:noProof/>
            <w:webHidden/>
          </w:rPr>
          <w:tab/>
        </w:r>
        <w:r>
          <w:rPr>
            <w:noProof/>
            <w:webHidden/>
          </w:rPr>
          <w:fldChar w:fldCharType="begin"/>
        </w:r>
        <w:r>
          <w:rPr>
            <w:noProof/>
            <w:webHidden/>
          </w:rPr>
          <w:instrText xml:space="preserve"> PAGEREF _Toc200637673 \h </w:instrText>
        </w:r>
        <w:r>
          <w:rPr>
            <w:noProof/>
            <w:webHidden/>
          </w:rPr>
        </w:r>
        <w:r>
          <w:rPr>
            <w:noProof/>
            <w:webHidden/>
          </w:rPr>
          <w:fldChar w:fldCharType="separate"/>
        </w:r>
        <w:r>
          <w:rPr>
            <w:noProof/>
            <w:webHidden/>
          </w:rPr>
          <w:t>12</w:t>
        </w:r>
        <w:r>
          <w:rPr>
            <w:noProof/>
            <w:webHidden/>
          </w:rPr>
          <w:fldChar w:fldCharType="end"/>
        </w:r>
      </w:hyperlink>
    </w:p>
    <w:p w14:paraId="1ED28957" w14:textId="32E8FF5B" w:rsidR="00EE6AF6" w:rsidRDefault="00EE6AF6">
      <w:pPr>
        <w:pStyle w:val="Sadraj1"/>
        <w:tabs>
          <w:tab w:val="right" w:leader="dot" w:pos="9344"/>
        </w:tabs>
        <w:rPr>
          <w:rFonts w:asciiTheme="minorHAnsi" w:eastAsiaTheme="minorEastAsia" w:hAnsiTheme="minorHAnsi" w:cstheme="minorBidi"/>
          <w:b w:val="0"/>
          <w:bCs w:val="0"/>
          <w:iCs w:val="0"/>
          <w:noProof/>
          <w:color w:val="auto"/>
          <w:kern w:val="2"/>
          <w:lang w:eastAsia="hr-HR"/>
          <w14:ligatures w14:val="standardContextual"/>
        </w:rPr>
      </w:pPr>
      <w:hyperlink w:anchor="_Toc200637674" w:history="1">
        <w:r w:rsidRPr="008658BC">
          <w:rPr>
            <w:rStyle w:val="Hiperveza"/>
            <w:noProof/>
          </w:rPr>
          <w:t>4. REFERENCIRANJE LITERATURE</w:t>
        </w:r>
        <w:r>
          <w:rPr>
            <w:noProof/>
            <w:webHidden/>
          </w:rPr>
          <w:tab/>
        </w:r>
        <w:r>
          <w:rPr>
            <w:noProof/>
            <w:webHidden/>
          </w:rPr>
          <w:fldChar w:fldCharType="begin"/>
        </w:r>
        <w:r>
          <w:rPr>
            <w:noProof/>
            <w:webHidden/>
          </w:rPr>
          <w:instrText xml:space="preserve"> PAGEREF _Toc200637674 \h </w:instrText>
        </w:r>
        <w:r>
          <w:rPr>
            <w:noProof/>
            <w:webHidden/>
          </w:rPr>
        </w:r>
        <w:r>
          <w:rPr>
            <w:noProof/>
            <w:webHidden/>
          </w:rPr>
          <w:fldChar w:fldCharType="separate"/>
        </w:r>
        <w:r>
          <w:rPr>
            <w:noProof/>
            <w:webHidden/>
          </w:rPr>
          <w:t>13</w:t>
        </w:r>
        <w:r>
          <w:rPr>
            <w:noProof/>
            <w:webHidden/>
          </w:rPr>
          <w:fldChar w:fldCharType="end"/>
        </w:r>
      </w:hyperlink>
    </w:p>
    <w:p w14:paraId="0DEB836F" w14:textId="1D58CF89" w:rsidR="00EE6AF6" w:rsidRDefault="00EE6AF6">
      <w:pPr>
        <w:pStyle w:val="Sadraj1"/>
        <w:tabs>
          <w:tab w:val="right" w:leader="dot" w:pos="9344"/>
        </w:tabs>
        <w:rPr>
          <w:rFonts w:asciiTheme="minorHAnsi" w:eastAsiaTheme="minorEastAsia" w:hAnsiTheme="minorHAnsi" w:cstheme="minorBidi"/>
          <w:b w:val="0"/>
          <w:bCs w:val="0"/>
          <w:iCs w:val="0"/>
          <w:noProof/>
          <w:color w:val="auto"/>
          <w:kern w:val="2"/>
          <w:lang w:eastAsia="hr-HR"/>
          <w14:ligatures w14:val="standardContextual"/>
        </w:rPr>
      </w:pPr>
      <w:hyperlink w:anchor="_Toc200637675" w:history="1">
        <w:r w:rsidRPr="008658BC">
          <w:rPr>
            <w:rStyle w:val="Hiperveza"/>
            <w:noProof/>
          </w:rPr>
          <w:t>LITERATURA</w:t>
        </w:r>
        <w:r>
          <w:rPr>
            <w:noProof/>
            <w:webHidden/>
          </w:rPr>
          <w:tab/>
        </w:r>
        <w:r>
          <w:rPr>
            <w:noProof/>
            <w:webHidden/>
          </w:rPr>
          <w:fldChar w:fldCharType="begin"/>
        </w:r>
        <w:r>
          <w:rPr>
            <w:noProof/>
            <w:webHidden/>
          </w:rPr>
          <w:instrText xml:space="preserve"> PAGEREF _Toc200637675 \h </w:instrText>
        </w:r>
        <w:r>
          <w:rPr>
            <w:noProof/>
            <w:webHidden/>
          </w:rPr>
        </w:r>
        <w:r>
          <w:rPr>
            <w:noProof/>
            <w:webHidden/>
          </w:rPr>
          <w:fldChar w:fldCharType="separate"/>
        </w:r>
        <w:r>
          <w:rPr>
            <w:noProof/>
            <w:webHidden/>
          </w:rPr>
          <w:t>16</w:t>
        </w:r>
        <w:r>
          <w:rPr>
            <w:noProof/>
            <w:webHidden/>
          </w:rPr>
          <w:fldChar w:fldCharType="end"/>
        </w:r>
      </w:hyperlink>
    </w:p>
    <w:p w14:paraId="1F1DEEFA" w14:textId="734703BC" w:rsidR="00EE6AF6" w:rsidRDefault="00EE6AF6">
      <w:pPr>
        <w:pStyle w:val="Sadraj1"/>
        <w:tabs>
          <w:tab w:val="right" w:leader="dot" w:pos="9344"/>
        </w:tabs>
        <w:rPr>
          <w:rFonts w:asciiTheme="minorHAnsi" w:eastAsiaTheme="minorEastAsia" w:hAnsiTheme="minorHAnsi" w:cstheme="minorBidi"/>
          <w:b w:val="0"/>
          <w:bCs w:val="0"/>
          <w:iCs w:val="0"/>
          <w:noProof/>
          <w:color w:val="auto"/>
          <w:kern w:val="2"/>
          <w:lang w:eastAsia="hr-HR"/>
          <w14:ligatures w14:val="standardContextual"/>
        </w:rPr>
      </w:pPr>
      <w:hyperlink w:anchor="_Toc200637676" w:history="1">
        <w:r w:rsidRPr="008658BC">
          <w:rPr>
            <w:rStyle w:val="Hiperveza"/>
            <w:noProof/>
          </w:rPr>
          <w:t>ŽIVOTOPIS</w:t>
        </w:r>
        <w:r>
          <w:rPr>
            <w:noProof/>
            <w:webHidden/>
          </w:rPr>
          <w:tab/>
        </w:r>
        <w:r>
          <w:rPr>
            <w:noProof/>
            <w:webHidden/>
          </w:rPr>
          <w:fldChar w:fldCharType="begin"/>
        </w:r>
        <w:r>
          <w:rPr>
            <w:noProof/>
            <w:webHidden/>
          </w:rPr>
          <w:instrText xml:space="preserve"> PAGEREF _Toc200637676 \h </w:instrText>
        </w:r>
        <w:r>
          <w:rPr>
            <w:noProof/>
            <w:webHidden/>
          </w:rPr>
        </w:r>
        <w:r>
          <w:rPr>
            <w:noProof/>
            <w:webHidden/>
          </w:rPr>
          <w:fldChar w:fldCharType="separate"/>
        </w:r>
        <w:r>
          <w:rPr>
            <w:noProof/>
            <w:webHidden/>
          </w:rPr>
          <w:t>17</w:t>
        </w:r>
        <w:r>
          <w:rPr>
            <w:noProof/>
            <w:webHidden/>
          </w:rPr>
          <w:fldChar w:fldCharType="end"/>
        </w:r>
      </w:hyperlink>
    </w:p>
    <w:p w14:paraId="7399199F" w14:textId="5A65A265" w:rsidR="00431A85" w:rsidRDefault="00373C3B" w:rsidP="004C231A">
      <w:r>
        <w:rPr>
          <w:rFonts w:asciiTheme="minorHAnsi" w:hAnsiTheme="minorHAnsi" w:cstheme="minorHAnsi"/>
          <w:b/>
          <w:bCs/>
          <w:i/>
          <w:iCs/>
          <w:color w:val="000000" w:themeColor="text1"/>
          <w:szCs w:val="24"/>
        </w:rPr>
        <w:fldChar w:fldCharType="end"/>
      </w:r>
    </w:p>
    <w:p w14:paraId="077804DB" w14:textId="3E26AC3E" w:rsidR="004C231A" w:rsidRPr="00431A85" w:rsidRDefault="004C231A" w:rsidP="004C231A">
      <w:r>
        <w:t xml:space="preserve">Ako je čitavi dokument ispravno </w:t>
      </w:r>
      <w:r w:rsidR="002877D9">
        <w:t>napisan, gornji sadržaj je potrebno samo osvježit. Kliknuti desnom tipkom miša na prvu liniju sadržaja (u ovom slučaju 1. UVOD) Update Field</w:t>
      </w:r>
      <w:r w:rsidR="002877D9" w:rsidRPr="002877D9">
        <w:t xml:space="preserve"> → </w:t>
      </w:r>
      <w:r w:rsidR="002877D9">
        <w:t>Update entire table</w:t>
      </w:r>
      <w:r w:rsidR="002877D9" w:rsidRPr="002877D9">
        <w:t xml:space="preserve"> →</w:t>
      </w:r>
      <w:r w:rsidR="002877D9">
        <w:t xml:space="preserve"> OK. Sadržaj će se promijeniti prema tekstu automa</w:t>
      </w:r>
      <w:r w:rsidR="00C97822">
        <w:t>ts</w:t>
      </w:r>
      <w:r w:rsidR="002877D9">
        <w:t>ki.</w:t>
      </w:r>
    </w:p>
    <w:p w14:paraId="61D89400" w14:textId="77777777" w:rsidR="005A532A" w:rsidRPr="005A532A" w:rsidRDefault="005A532A" w:rsidP="00AF338D">
      <w:pPr>
        <w:sectPr w:rsidR="005A532A" w:rsidRPr="005A532A" w:rsidSect="00C762FB">
          <w:pgSz w:w="11906" w:h="16838"/>
          <w:pgMar w:top="1418" w:right="1134" w:bottom="1418" w:left="1418" w:header="709" w:footer="1094" w:gutter="0"/>
          <w:cols w:space="708"/>
          <w:docGrid w:linePitch="360"/>
        </w:sectPr>
      </w:pPr>
    </w:p>
    <w:p w14:paraId="4CB2AAE0" w14:textId="7569B915" w:rsidR="009D53E2" w:rsidRDefault="00431A85" w:rsidP="00CE4BDD">
      <w:pPr>
        <w:pStyle w:val="Naslov1"/>
      </w:pPr>
      <w:bookmarkStart w:id="0" w:name="_Toc200637656"/>
      <w:r w:rsidRPr="00CE4BDD">
        <w:lastRenderedPageBreak/>
        <w:t>UVOD</w:t>
      </w:r>
      <w:bookmarkEnd w:id="0"/>
    </w:p>
    <w:p w14:paraId="3F981B6A" w14:textId="4DE88E18" w:rsidR="00A66FF6" w:rsidRPr="00A66FF6" w:rsidRDefault="00A66FF6" w:rsidP="00A66FF6">
      <w:pPr>
        <w:pStyle w:val="StandardWeb"/>
        <w:spacing w:line="360" w:lineRule="auto"/>
        <w:jc w:val="both"/>
        <w:rPr>
          <w:rFonts w:eastAsiaTheme="minorHAnsi"/>
          <w:szCs w:val="22"/>
          <w:lang w:eastAsia="en-US"/>
        </w:rPr>
      </w:pPr>
      <w:r w:rsidRPr="00A66FF6">
        <w:rPr>
          <w:rFonts w:eastAsiaTheme="minorHAnsi"/>
          <w:szCs w:val="22"/>
          <w:lang w:eastAsia="en-US"/>
        </w:rPr>
        <w:t>Temeljni ciljevi</w:t>
      </w:r>
      <w:r>
        <w:rPr>
          <w:rFonts w:eastAsiaTheme="minorHAnsi"/>
          <w:szCs w:val="22"/>
          <w:lang w:eastAsia="en-US"/>
        </w:rPr>
        <w:t xml:space="preserve"> ovog</w:t>
      </w:r>
      <w:r w:rsidRPr="00A66FF6">
        <w:rPr>
          <w:rFonts w:eastAsiaTheme="minorHAnsi"/>
          <w:szCs w:val="22"/>
          <w:lang w:eastAsia="en-US"/>
        </w:rPr>
        <w:t xml:space="preserve"> završnog rada </w:t>
      </w:r>
      <w:r>
        <w:rPr>
          <w:rFonts w:eastAsiaTheme="minorHAnsi"/>
          <w:szCs w:val="22"/>
          <w:lang w:eastAsia="en-US"/>
        </w:rPr>
        <w:t>su</w:t>
      </w:r>
      <w:r w:rsidRPr="00A66FF6">
        <w:rPr>
          <w:rFonts w:eastAsiaTheme="minorHAnsi"/>
          <w:szCs w:val="22"/>
          <w:lang w:eastAsia="en-US"/>
        </w:rPr>
        <w:t xml:space="preserve"> razvoj web aplikacije za kupovinu </w:t>
      </w:r>
      <w:r w:rsidR="002D0749">
        <w:rPr>
          <w:rFonts w:eastAsiaTheme="minorHAnsi"/>
          <w:szCs w:val="22"/>
          <w:lang w:eastAsia="en-US"/>
        </w:rPr>
        <w:t>kućnih ljubimaca</w:t>
      </w:r>
      <w:r w:rsidRPr="00A66FF6">
        <w:rPr>
          <w:rFonts w:eastAsiaTheme="minorHAnsi"/>
          <w:szCs w:val="22"/>
          <w:lang w:eastAsia="en-US"/>
        </w:rPr>
        <w:t xml:space="preserve"> </w:t>
      </w:r>
      <w:r>
        <w:rPr>
          <w:rFonts w:eastAsiaTheme="minorHAnsi"/>
          <w:szCs w:val="22"/>
          <w:lang w:eastAsia="en-US"/>
        </w:rPr>
        <w:t>uz pomoć</w:t>
      </w:r>
      <w:r w:rsidRPr="00A66FF6">
        <w:rPr>
          <w:rFonts w:eastAsiaTheme="minorHAnsi"/>
          <w:szCs w:val="22"/>
          <w:lang w:eastAsia="en-US"/>
        </w:rPr>
        <w:t xml:space="preserve"> LLM</w:t>
      </w:r>
      <w:r w:rsidR="00331706">
        <w:rPr>
          <w:rFonts w:eastAsiaTheme="minorHAnsi"/>
          <w:szCs w:val="22"/>
          <w:lang w:eastAsia="en-US"/>
        </w:rPr>
        <w:t xml:space="preserve">-a </w:t>
      </w:r>
      <w:r>
        <w:rPr>
          <w:rFonts w:eastAsiaTheme="minorHAnsi"/>
          <w:szCs w:val="22"/>
          <w:lang w:eastAsia="en-US"/>
        </w:rPr>
        <w:t>(Large Language Model)</w:t>
      </w:r>
      <w:r w:rsidRPr="00A66FF6">
        <w:rPr>
          <w:rFonts w:eastAsiaTheme="minorHAnsi"/>
          <w:szCs w:val="22"/>
          <w:lang w:eastAsia="en-US"/>
        </w:rPr>
        <w:t>, t</w:t>
      </w:r>
      <w:r>
        <w:rPr>
          <w:rFonts w:eastAsiaTheme="minorHAnsi"/>
          <w:szCs w:val="22"/>
          <w:lang w:eastAsia="en-US"/>
        </w:rPr>
        <w:t>o</w:t>
      </w:r>
      <w:r w:rsidRPr="00A66FF6">
        <w:rPr>
          <w:rFonts w:eastAsiaTheme="minorHAnsi"/>
          <w:szCs w:val="22"/>
          <w:lang w:eastAsia="en-US"/>
        </w:rPr>
        <w:t>čnije ChatGPT model</w:t>
      </w:r>
      <w:r>
        <w:rPr>
          <w:rFonts w:eastAsiaTheme="minorHAnsi"/>
          <w:szCs w:val="22"/>
          <w:lang w:eastAsia="en-US"/>
        </w:rPr>
        <w:t>a</w:t>
      </w:r>
      <w:r w:rsidR="00331706">
        <w:rPr>
          <w:rFonts w:eastAsiaTheme="minorHAnsi"/>
          <w:szCs w:val="22"/>
          <w:lang w:eastAsia="en-US"/>
        </w:rPr>
        <w:t xml:space="preserve">. </w:t>
      </w:r>
      <w:r w:rsidRPr="00A66FF6">
        <w:rPr>
          <w:rFonts w:eastAsiaTheme="minorHAnsi"/>
          <w:szCs w:val="22"/>
          <w:lang w:eastAsia="en-US"/>
        </w:rPr>
        <w:t xml:space="preserve">Poput ostalih grana ekonomije, online trgovine bilježe </w:t>
      </w:r>
      <w:r>
        <w:rPr>
          <w:rFonts w:eastAsiaTheme="minorHAnsi"/>
          <w:szCs w:val="22"/>
          <w:lang w:eastAsia="en-US"/>
        </w:rPr>
        <w:t xml:space="preserve">ogroman </w:t>
      </w:r>
      <w:r w:rsidRPr="00A66FF6">
        <w:rPr>
          <w:rFonts w:eastAsiaTheme="minorHAnsi"/>
          <w:szCs w:val="22"/>
          <w:lang w:eastAsia="en-US"/>
        </w:rPr>
        <w:t xml:space="preserve">porast potražnje, a sve više korisnika </w:t>
      </w:r>
      <w:r>
        <w:rPr>
          <w:rFonts w:eastAsiaTheme="minorHAnsi"/>
          <w:szCs w:val="22"/>
          <w:lang w:eastAsia="en-US"/>
        </w:rPr>
        <w:t>posjećuje</w:t>
      </w:r>
      <w:r w:rsidRPr="00A66FF6">
        <w:rPr>
          <w:rFonts w:eastAsiaTheme="minorHAnsi"/>
          <w:szCs w:val="22"/>
          <w:lang w:eastAsia="en-US"/>
        </w:rPr>
        <w:t xml:space="preserve"> </w:t>
      </w:r>
      <w:r>
        <w:rPr>
          <w:rFonts w:eastAsiaTheme="minorHAnsi"/>
          <w:szCs w:val="22"/>
          <w:lang w:eastAsia="en-US"/>
        </w:rPr>
        <w:t>online trgovine</w:t>
      </w:r>
      <w:r w:rsidR="00331706">
        <w:rPr>
          <w:rFonts w:eastAsiaTheme="minorHAnsi"/>
          <w:szCs w:val="22"/>
          <w:lang w:eastAsia="en-US"/>
        </w:rPr>
        <w:t>.</w:t>
      </w:r>
    </w:p>
    <w:p w14:paraId="148D0C83" w14:textId="1FB34A31" w:rsidR="00A66FF6" w:rsidRPr="00A66FF6" w:rsidRDefault="00A66FF6" w:rsidP="00A66FF6">
      <w:pPr>
        <w:pStyle w:val="StandardWeb"/>
        <w:spacing w:line="360" w:lineRule="auto"/>
        <w:jc w:val="both"/>
        <w:rPr>
          <w:rFonts w:eastAsiaTheme="minorHAnsi"/>
          <w:szCs w:val="22"/>
          <w:lang w:eastAsia="en-US"/>
        </w:rPr>
      </w:pPr>
      <w:r w:rsidRPr="00A66FF6">
        <w:rPr>
          <w:rFonts w:eastAsiaTheme="minorHAnsi"/>
          <w:szCs w:val="22"/>
          <w:lang w:eastAsia="en-US"/>
        </w:rPr>
        <w:t xml:space="preserve">U većini slučajeva, kupovina </w:t>
      </w:r>
      <w:r w:rsidR="002D0749">
        <w:rPr>
          <w:rFonts w:eastAsiaTheme="minorHAnsi"/>
          <w:szCs w:val="22"/>
          <w:lang w:eastAsia="en-US"/>
        </w:rPr>
        <w:t>kućnih ljubimaca</w:t>
      </w:r>
      <w:r w:rsidRPr="00A66FF6">
        <w:rPr>
          <w:rFonts w:eastAsiaTheme="minorHAnsi"/>
          <w:szCs w:val="22"/>
          <w:lang w:eastAsia="en-US"/>
        </w:rPr>
        <w:t xml:space="preserve"> podrazum</w:t>
      </w:r>
      <w:r>
        <w:rPr>
          <w:rFonts w:eastAsiaTheme="minorHAnsi"/>
          <w:szCs w:val="22"/>
          <w:lang w:eastAsia="en-US"/>
        </w:rPr>
        <w:t>j</w:t>
      </w:r>
      <w:r w:rsidRPr="00A66FF6">
        <w:rPr>
          <w:rFonts w:eastAsiaTheme="minorHAnsi"/>
          <w:szCs w:val="22"/>
          <w:lang w:eastAsia="en-US"/>
        </w:rPr>
        <w:t xml:space="preserve">eva fizički odlazak do </w:t>
      </w:r>
      <w:r>
        <w:rPr>
          <w:rFonts w:eastAsiaTheme="minorHAnsi"/>
          <w:szCs w:val="22"/>
          <w:lang w:eastAsia="en-US"/>
        </w:rPr>
        <w:t>trgovine</w:t>
      </w:r>
      <w:r w:rsidRPr="00A66FF6">
        <w:rPr>
          <w:rFonts w:eastAsiaTheme="minorHAnsi"/>
          <w:szCs w:val="22"/>
          <w:lang w:eastAsia="en-US"/>
        </w:rPr>
        <w:t xml:space="preserve"> ili do uzgajivača. Proces je p</w:t>
      </w:r>
      <w:r w:rsidR="00331706">
        <w:rPr>
          <w:rFonts w:eastAsiaTheme="minorHAnsi"/>
          <w:szCs w:val="22"/>
          <w:lang w:eastAsia="en-US"/>
        </w:rPr>
        <w:t>op</w:t>
      </w:r>
      <w:r w:rsidRPr="00A66FF6">
        <w:rPr>
          <w:rFonts w:eastAsiaTheme="minorHAnsi"/>
          <w:szCs w:val="22"/>
          <w:lang w:eastAsia="en-US"/>
        </w:rPr>
        <w:t>rilično dugotrajan</w:t>
      </w:r>
      <w:r w:rsidR="00331706">
        <w:rPr>
          <w:rFonts w:eastAsiaTheme="minorHAnsi"/>
          <w:szCs w:val="22"/>
          <w:lang w:eastAsia="en-US"/>
        </w:rPr>
        <w:t xml:space="preserve"> </w:t>
      </w:r>
      <w:r w:rsidRPr="00A66FF6">
        <w:rPr>
          <w:rFonts w:eastAsiaTheme="minorHAnsi"/>
          <w:szCs w:val="22"/>
          <w:lang w:eastAsia="en-US"/>
        </w:rPr>
        <w:t>tako da bi jednostavnija aplikacija sa dostupnim životinjama (psima, mačkama, hrčcima…) znatno olakšala situaciju. Korisnici bi kroz strukturiranu web stranicu lako došli do potrebne životinje, a u okviru svake od njih mogli bi prov</w:t>
      </w:r>
      <w:r w:rsidR="00331706">
        <w:rPr>
          <w:rFonts w:eastAsiaTheme="minorHAnsi"/>
          <w:szCs w:val="22"/>
          <w:lang w:eastAsia="en-US"/>
        </w:rPr>
        <w:t>j</w:t>
      </w:r>
      <w:r w:rsidRPr="00A66FF6">
        <w:rPr>
          <w:rFonts w:eastAsiaTheme="minorHAnsi"/>
          <w:szCs w:val="22"/>
          <w:lang w:eastAsia="en-US"/>
        </w:rPr>
        <w:t>eriti opis, c</w:t>
      </w:r>
      <w:r w:rsidR="00331706">
        <w:rPr>
          <w:rFonts w:eastAsiaTheme="minorHAnsi"/>
          <w:szCs w:val="22"/>
          <w:lang w:eastAsia="en-US"/>
        </w:rPr>
        <w:t>ije</w:t>
      </w:r>
      <w:r w:rsidRPr="00A66FF6">
        <w:rPr>
          <w:rFonts w:eastAsiaTheme="minorHAnsi"/>
          <w:szCs w:val="22"/>
          <w:lang w:eastAsia="en-US"/>
        </w:rPr>
        <w:t xml:space="preserve">nu, dostupnost i </w:t>
      </w:r>
      <w:r w:rsidR="00331706">
        <w:rPr>
          <w:rFonts w:eastAsiaTheme="minorHAnsi"/>
          <w:szCs w:val="22"/>
          <w:lang w:eastAsia="en-US"/>
        </w:rPr>
        <w:t>ukoliko su zadovoljni</w:t>
      </w:r>
      <w:r w:rsidRPr="00A66FF6">
        <w:rPr>
          <w:rFonts w:eastAsiaTheme="minorHAnsi"/>
          <w:szCs w:val="22"/>
          <w:lang w:eastAsia="en-US"/>
        </w:rPr>
        <w:t xml:space="preserve">, izvršiti </w:t>
      </w:r>
      <w:r w:rsidR="00AD6D5D">
        <w:rPr>
          <w:rFonts w:eastAsiaTheme="minorHAnsi"/>
          <w:szCs w:val="22"/>
          <w:lang w:eastAsia="en-US"/>
        </w:rPr>
        <w:t>kupnju</w:t>
      </w:r>
      <w:r w:rsidRPr="00A66FF6">
        <w:rPr>
          <w:rFonts w:eastAsiaTheme="minorHAnsi"/>
          <w:szCs w:val="22"/>
          <w:lang w:eastAsia="en-US"/>
        </w:rPr>
        <w:t>.</w:t>
      </w:r>
    </w:p>
    <w:p w14:paraId="7BD5A188" w14:textId="24EAEC45" w:rsidR="00A66FF6" w:rsidRPr="00A66FF6" w:rsidRDefault="00331706" w:rsidP="00A66FF6">
      <w:pPr>
        <w:pStyle w:val="StandardWeb"/>
        <w:spacing w:line="360" w:lineRule="auto"/>
        <w:jc w:val="both"/>
        <w:rPr>
          <w:rFonts w:eastAsiaTheme="minorHAnsi"/>
          <w:szCs w:val="22"/>
          <w:lang w:eastAsia="en-US"/>
        </w:rPr>
      </w:pPr>
      <w:r>
        <w:rPr>
          <w:rFonts w:eastAsiaTheme="minorHAnsi"/>
          <w:szCs w:val="22"/>
          <w:lang w:eastAsia="en-US"/>
        </w:rPr>
        <w:t>Nadalje</w:t>
      </w:r>
      <w:r w:rsidR="00A66FF6" w:rsidRPr="00A66FF6">
        <w:rPr>
          <w:rFonts w:eastAsiaTheme="minorHAnsi"/>
          <w:szCs w:val="22"/>
          <w:lang w:eastAsia="en-US"/>
        </w:rPr>
        <w:t xml:space="preserve">, rad se temelji na primjeni velikog jezičnog modela, u ovom slučaju ChatGPT-a, kao pomoć prilikom izrade web aplikacije. ChatGPT može </w:t>
      </w:r>
      <w:r>
        <w:rPr>
          <w:rFonts w:eastAsiaTheme="minorHAnsi"/>
          <w:szCs w:val="22"/>
          <w:lang w:eastAsia="en-US"/>
        </w:rPr>
        <w:t>pomoći</w:t>
      </w:r>
      <w:r w:rsidR="00A66FF6" w:rsidRPr="00A66FF6">
        <w:rPr>
          <w:rFonts w:eastAsiaTheme="minorHAnsi"/>
          <w:szCs w:val="22"/>
          <w:lang w:eastAsia="en-US"/>
        </w:rPr>
        <w:t xml:space="preserve"> prilikom pisanja koda, dizajniranju korisničkog sučelja, ali i optimizaciji same web aplikacije. Na taj način se testira </w:t>
      </w:r>
      <w:r>
        <w:rPr>
          <w:rFonts w:eastAsiaTheme="minorHAnsi"/>
          <w:szCs w:val="22"/>
          <w:lang w:eastAsia="en-US"/>
        </w:rPr>
        <w:t>učinkovitost</w:t>
      </w:r>
      <w:r w:rsidR="00A66FF6" w:rsidRPr="00A66FF6">
        <w:rPr>
          <w:rFonts w:eastAsiaTheme="minorHAnsi"/>
          <w:szCs w:val="22"/>
          <w:lang w:eastAsia="en-US"/>
        </w:rPr>
        <w:t xml:space="preserve"> </w:t>
      </w:r>
      <w:r>
        <w:rPr>
          <w:rFonts w:eastAsiaTheme="minorHAnsi"/>
          <w:szCs w:val="22"/>
          <w:lang w:eastAsia="en-US"/>
        </w:rPr>
        <w:t>te se ispituje</w:t>
      </w:r>
      <w:r w:rsidR="00A66FF6" w:rsidRPr="00A66FF6">
        <w:rPr>
          <w:rFonts w:eastAsiaTheme="minorHAnsi"/>
          <w:szCs w:val="22"/>
          <w:lang w:eastAsia="en-US"/>
        </w:rPr>
        <w:t xml:space="preserve"> </w:t>
      </w:r>
      <w:r>
        <w:rPr>
          <w:rFonts w:eastAsiaTheme="minorHAnsi"/>
          <w:szCs w:val="22"/>
          <w:lang w:eastAsia="en-US"/>
        </w:rPr>
        <w:t xml:space="preserve">do koje mjere se </w:t>
      </w:r>
      <w:r w:rsidR="00A66FF6" w:rsidRPr="00A66FF6">
        <w:rPr>
          <w:rFonts w:eastAsiaTheme="minorHAnsi"/>
          <w:szCs w:val="22"/>
          <w:lang w:eastAsia="en-US"/>
        </w:rPr>
        <w:t xml:space="preserve">inženjeri mogu osloniti na </w:t>
      </w:r>
      <w:r>
        <w:rPr>
          <w:rFonts w:eastAsiaTheme="minorHAnsi"/>
          <w:szCs w:val="22"/>
          <w:lang w:eastAsia="en-US"/>
        </w:rPr>
        <w:t>tehnologije umjetne inteligencije pri</w:t>
      </w:r>
      <w:r w:rsidR="00A66FF6" w:rsidRPr="00A66FF6">
        <w:rPr>
          <w:rFonts w:eastAsiaTheme="minorHAnsi"/>
          <w:szCs w:val="22"/>
          <w:lang w:eastAsia="en-US"/>
        </w:rPr>
        <w:t>likom razvoja web aplikacije.</w:t>
      </w:r>
    </w:p>
    <w:p w14:paraId="7DB89E88" w14:textId="16D8CD71" w:rsidR="00A66FF6" w:rsidRPr="00A66FF6" w:rsidRDefault="00331706" w:rsidP="00A66FF6">
      <w:pPr>
        <w:pStyle w:val="StandardWeb"/>
        <w:spacing w:line="360" w:lineRule="auto"/>
        <w:jc w:val="both"/>
        <w:rPr>
          <w:rFonts w:eastAsiaTheme="minorHAnsi"/>
          <w:szCs w:val="22"/>
          <w:lang w:eastAsia="en-US"/>
        </w:rPr>
      </w:pPr>
      <w:r>
        <w:rPr>
          <w:rFonts w:eastAsiaTheme="minorHAnsi"/>
          <w:szCs w:val="22"/>
          <w:lang w:eastAsia="en-US"/>
        </w:rPr>
        <w:t>Cilj</w:t>
      </w:r>
      <w:r w:rsidR="00A66FF6" w:rsidRPr="00A66FF6">
        <w:rPr>
          <w:rFonts w:eastAsiaTheme="minorHAnsi"/>
          <w:szCs w:val="22"/>
          <w:lang w:eastAsia="en-US"/>
        </w:rPr>
        <w:t xml:space="preserve"> ovog završnog </w:t>
      </w:r>
      <w:r>
        <w:rPr>
          <w:rFonts w:eastAsiaTheme="minorHAnsi"/>
          <w:szCs w:val="22"/>
          <w:lang w:eastAsia="en-US"/>
        </w:rPr>
        <w:t>rada</w:t>
      </w:r>
      <w:r w:rsidR="00A66FF6" w:rsidRPr="00A66FF6">
        <w:rPr>
          <w:rFonts w:eastAsiaTheme="minorHAnsi"/>
          <w:szCs w:val="22"/>
          <w:lang w:eastAsia="en-US"/>
        </w:rPr>
        <w:t xml:space="preserve"> </w:t>
      </w:r>
      <w:r>
        <w:rPr>
          <w:rFonts w:eastAsiaTheme="minorHAnsi"/>
          <w:szCs w:val="22"/>
          <w:lang w:eastAsia="en-US"/>
        </w:rPr>
        <w:t xml:space="preserve">je izrada </w:t>
      </w:r>
      <w:r w:rsidR="00A66FF6" w:rsidRPr="00A66FF6">
        <w:rPr>
          <w:rFonts w:eastAsiaTheme="minorHAnsi"/>
          <w:szCs w:val="22"/>
          <w:lang w:eastAsia="en-US"/>
        </w:rPr>
        <w:t>funkcionaln</w:t>
      </w:r>
      <w:r>
        <w:rPr>
          <w:rFonts w:eastAsiaTheme="minorHAnsi"/>
          <w:szCs w:val="22"/>
          <w:lang w:eastAsia="en-US"/>
        </w:rPr>
        <w:t>e</w:t>
      </w:r>
      <w:r w:rsidR="00A66FF6" w:rsidRPr="00A66FF6">
        <w:rPr>
          <w:rFonts w:eastAsiaTheme="minorHAnsi"/>
          <w:szCs w:val="22"/>
          <w:lang w:eastAsia="en-US"/>
        </w:rPr>
        <w:t xml:space="preserve"> web </w:t>
      </w:r>
      <w:r>
        <w:rPr>
          <w:rFonts w:eastAsiaTheme="minorHAnsi"/>
          <w:szCs w:val="22"/>
          <w:lang w:eastAsia="en-US"/>
        </w:rPr>
        <w:t>trgovine</w:t>
      </w:r>
      <w:r w:rsidR="00A66FF6" w:rsidRPr="00A66FF6">
        <w:rPr>
          <w:rFonts w:eastAsiaTheme="minorHAnsi"/>
          <w:szCs w:val="22"/>
          <w:lang w:eastAsia="en-US"/>
        </w:rPr>
        <w:t xml:space="preserve"> za </w:t>
      </w:r>
      <w:r w:rsidR="002D0749">
        <w:rPr>
          <w:rFonts w:eastAsiaTheme="minorHAnsi"/>
          <w:szCs w:val="22"/>
          <w:lang w:eastAsia="en-US"/>
        </w:rPr>
        <w:t>kućne l</w:t>
      </w:r>
      <w:r w:rsidR="00A66FF6" w:rsidRPr="00A66FF6">
        <w:rPr>
          <w:rFonts w:eastAsiaTheme="minorHAnsi"/>
          <w:szCs w:val="22"/>
          <w:lang w:eastAsia="en-US"/>
        </w:rPr>
        <w:t xml:space="preserve">jubimce </w:t>
      </w:r>
      <w:r>
        <w:rPr>
          <w:rFonts w:eastAsiaTheme="minorHAnsi"/>
          <w:szCs w:val="22"/>
          <w:lang w:eastAsia="en-US"/>
        </w:rPr>
        <w:t>te</w:t>
      </w:r>
      <w:r w:rsidR="00A66FF6" w:rsidRPr="00A66FF6">
        <w:rPr>
          <w:rFonts w:eastAsiaTheme="minorHAnsi"/>
          <w:szCs w:val="22"/>
          <w:lang w:eastAsia="en-US"/>
        </w:rPr>
        <w:t xml:space="preserve"> korist</w:t>
      </w:r>
      <w:r>
        <w:rPr>
          <w:rFonts w:eastAsiaTheme="minorHAnsi"/>
          <w:szCs w:val="22"/>
          <w:lang w:eastAsia="en-US"/>
        </w:rPr>
        <w:t>iti i istražiti umjetnu inteligenciju kao pomoć u izradi aplikacija.</w:t>
      </w:r>
      <w:r w:rsidR="00A66FF6" w:rsidRPr="00A66FF6">
        <w:rPr>
          <w:rFonts w:eastAsiaTheme="minorHAnsi"/>
          <w:szCs w:val="22"/>
          <w:lang w:eastAsia="en-US"/>
        </w:rPr>
        <w:t xml:space="preserve"> </w:t>
      </w:r>
      <w:r>
        <w:rPr>
          <w:rFonts w:eastAsiaTheme="minorHAnsi"/>
          <w:szCs w:val="22"/>
          <w:lang w:eastAsia="en-US"/>
        </w:rPr>
        <w:t>Na kraju, cilj je napraviti zaključak koliko je umjetna inteligencija učinkovita te koliko se inženjeri mogu osloniti na istu.</w:t>
      </w:r>
    </w:p>
    <w:p w14:paraId="48CB7202" w14:textId="77777777" w:rsidR="00A66FF6" w:rsidRDefault="00A66FF6" w:rsidP="00A66FF6">
      <w:pPr>
        <w:pStyle w:val="StandardWeb"/>
        <w:spacing w:line="360" w:lineRule="auto"/>
        <w:jc w:val="both"/>
      </w:pPr>
    </w:p>
    <w:p w14:paraId="491B1760" w14:textId="77777777" w:rsidR="00A66FF6" w:rsidRDefault="00A66FF6" w:rsidP="00A66FF6">
      <w:pPr>
        <w:pStyle w:val="StandardWeb"/>
        <w:spacing w:line="360" w:lineRule="auto"/>
        <w:jc w:val="both"/>
      </w:pPr>
    </w:p>
    <w:p w14:paraId="10BBDC0F" w14:textId="77777777" w:rsidR="00A66FF6" w:rsidRDefault="00A66FF6" w:rsidP="00A66FF6">
      <w:pPr>
        <w:pStyle w:val="StandardWeb"/>
        <w:spacing w:line="360" w:lineRule="auto"/>
        <w:jc w:val="both"/>
      </w:pPr>
    </w:p>
    <w:p w14:paraId="1F6AA7CD" w14:textId="77777777" w:rsidR="00A66FF6" w:rsidRDefault="00A66FF6" w:rsidP="00A66FF6">
      <w:pPr>
        <w:pStyle w:val="StandardWeb"/>
        <w:spacing w:line="360" w:lineRule="auto"/>
        <w:jc w:val="both"/>
      </w:pPr>
    </w:p>
    <w:p w14:paraId="6CC19B5F" w14:textId="77777777" w:rsidR="00A66FF6" w:rsidRDefault="00A66FF6" w:rsidP="00A66FF6">
      <w:pPr>
        <w:pStyle w:val="StandardWeb"/>
        <w:spacing w:line="360" w:lineRule="auto"/>
        <w:jc w:val="both"/>
      </w:pPr>
    </w:p>
    <w:p w14:paraId="1E2899E7" w14:textId="77777777" w:rsidR="001B609B" w:rsidRDefault="001B609B" w:rsidP="00F660FC">
      <w:pPr>
        <w:pStyle w:val="StandardWeb"/>
        <w:spacing w:line="360" w:lineRule="auto"/>
        <w:jc w:val="both"/>
      </w:pPr>
    </w:p>
    <w:p w14:paraId="0D8BDCAA" w14:textId="7BC1E765" w:rsidR="005A532A" w:rsidRDefault="00BD75A6" w:rsidP="00DC5294">
      <w:pPr>
        <w:pStyle w:val="Naslov2"/>
        <w:rPr>
          <w:sz w:val="24"/>
          <w:szCs w:val="24"/>
        </w:rPr>
      </w:pPr>
      <w:bookmarkStart w:id="1" w:name="_Toc200637657"/>
      <w:r w:rsidRPr="00BD75A6">
        <w:rPr>
          <w:sz w:val="24"/>
          <w:szCs w:val="24"/>
        </w:rPr>
        <w:lastRenderedPageBreak/>
        <w:t>Zadatak završnog rada</w:t>
      </w:r>
      <w:bookmarkEnd w:id="1"/>
    </w:p>
    <w:p w14:paraId="0A2217D4" w14:textId="2E9EFE79" w:rsidR="00F660FC" w:rsidRDefault="00F660FC" w:rsidP="00F660FC">
      <w:r w:rsidRPr="00F660FC">
        <w:t xml:space="preserve">Zadatak završnog rada je izraditi web aplikaciju za kupnju </w:t>
      </w:r>
      <w:r w:rsidR="002D0749">
        <w:t>kućnih ljubimaca</w:t>
      </w:r>
      <w:r w:rsidRPr="00F660FC">
        <w:t xml:space="preserve"> koristeći HTML, CSS, JavaScript i Firebase. Aplikacija će omogućiti korisnicima pregled dostupnih životinja, filtriranje prema vrsti, pregled detaljnih informacija i izvršavanje kupnje. </w:t>
      </w:r>
      <w:r w:rsidR="001B609B">
        <w:t>Administratorima će b</w:t>
      </w:r>
      <w:r w:rsidRPr="00F660FC">
        <w:t xml:space="preserve">it </w:t>
      </w:r>
      <w:r w:rsidR="001B609B">
        <w:t>dostupna i</w:t>
      </w:r>
      <w:r w:rsidRPr="00F660FC">
        <w:t xml:space="preserve"> administracija sadržaja putem Firebase sustava.</w:t>
      </w:r>
    </w:p>
    <w:p w14:paraId="5AA013EC" w14:textId="77777777" w:rsidR="00F660FC" w:rsidRPr="00F660FC" w:rsidRDefault="00F660FC" w:rsidP="00F660FC"/>
    <w:p w14:paraId="3603A2C6" w14:textId="77777777" w:rsidR="00F660FC" w:rsidRPr="00F660FC" w:rsidRDefault="00F660FC" w:rsidP="00F660FC">
      <w:r w:rsidRPr="00F660FC">
        <w:t>Ciljevi ovog rada su:</w:t>
      </w:r>
    </w:p>
    <w:p w14:paraId="448864A4" w14:textId="1EF4F57E" w:rsidR="00F660FC" w:rsidRPr="00F660FC" w:rsidRDefault="00F660FC" w:rsidP="00F660FC">
      <w:pPr>
        <w:numPr>
          <w:ilvl w:val="0"/>
          <w:numId w:val="34"/>
        </w:numPr>
      </w:pPr>
      <w:r w:rsidRPr="00F660FC">
        <w:t xml:space="preserve">Izraditi funkcionalnu web aplikaciju za online kupnju </w:t>
      </w:r>
      <w:r w:rsidR="002D0749">
        <w:t>kućnih ljubimaca</w:t>
      </w:r>
      <w:r w:rsidRPr="00F660FC">
        <w:t xml:space="preserve"> koristeći HTML za strukturu, CSS za </w:t>
      </w:r>
      <w:r w:rsidR="001B609B">
        <w:t>stiliranje te</w:t>
      </w:r>
      <w:r w:rsidRPr="00F660FC">
        <w:t xml:space="preserve"> JavaScript za interaktivnost korisničkog sučelja.</w:t>
      </w:r>
    </w:p>
    <w:p w14:paraId="3F89B1D5" w14:textId="47A5EA0D" w:rsidR="00F660FC" w:rsidRPr="00F660FC" w:rsidRDefault="001B609B" w:rsidP="00F660FC">
      <w:pPr>
        <w:numPr>
          <w:ilvl w:val="0"/>
          <w:numId w:val="34"/>
        </w:numPr>
      </w:pPr>
      <w:r>
        <w:t>Ugraditi</w:t>
      </w:r>
      <w:r w:rsidR="00F660FC" w:rsidRPr="00F660FC">
        <w:t xml:space="preserve"> Firebase za backend dio aplikacije</w:t>
      </w:r>
      <w:r>
        <w:t xml:space="preserve">, točnije za </w:t>
      </w:r>
      <w:r w:rsidR="00F660FC" w:rsidRPr="00F660FC">
        <w:t xml:space="preserve">pohranu podataka, autentifikaciju korisnika (ako </w:t>
      </w:r>
      <w:r>
        <w:t>kupac to želi</w:t>
      </w:r>
      <w:r w:rsidR="00F660FC" w:rsidRPr="00F660FC">
        <w:t xml:space="preserve">) </w:t>
      </w:r>
      <w:r>
        <w:t>te</w:t>
      </w:r>
      <w:r w:rsidR="00F660FC" w:rsidRPr="00F660FC">
        <w:t xml:space="preserve"> hosting.</w:t>
      </w:r>
    </w:p>
    <w:p w14:paraId="20781272" w14:textId="37A2A2B6" w:rsidR="00F660FC" w:rsidRPr="00F660FC" w:rsidRDefault="001B609B" w:rsidP="00F660FC">
      <w:pPr>
        <w:numPr>
          <w:ilvl w:val="0"/>
          <w:numId w:val="34"/>
        </w:numPr>
      </w:pPr>
      <w:r>
        <w:t xml:space="preserve">Izgraditi pregledno </w:t>
      </w:r>
      <w:r w:rsidR="00F660FC" w:rsidRPr="00F660FC">
        <w:t xml:space="preserve">sučelje za </w:t>
      </w:r>
      <w:r>
        <w:t>lakše</w:t>
      </w:r>
      <w:r w:rsidR="00F660FC" w:rsidRPr="00F660FC">
        <w:t xml:space="preserve"> filtriranje i odabir životinja.</w:t>
      </w:r>
    </w:p>
    <w:p w14:paraId="39685FA1" w14:textId="20953DE8" w:rsidR="00F660FC" w:rsidRPr="00F660FC" w:rsidRDefault="00F660FC" w:rsidP="00F660FC">
      <w:pPr>
        <w:numPr>
          <w:ilvl w:val="0"/>
          <w:numId w:val="34"/>
        </w:numPr>
      </w:pPr>
      <w:r w:rsidRPr="00F660FC">
        <w:t>Koristit</w:t>
      </w:r>
      <w:r w:rsidR="001B609B">
        <w:t xml:space="preserve">i veliki jezični model, odnosno </w:t>
      </w:r>
      <w:r w:rsidRPr="00F660FC">
        <w:t xml:space="preserve">ChatGPT kao alat za </w:t>
      </w:r>
      <w:r w:rsidR="001B609B">
        <w:t>pomoć</w:t>
      </w:r>
      <w:r w:rsidRPr="00F660FC">
        <w:t xml:space="preserve"> u razvoju aplikacije, uključujući generiranje koda, otkrivanje grešaka</w:t>
      </w:r>
      <w:r w:rsidR="001B609B">
        <w:t>, optimizaciju te pomoć pri vizualnom dizajnu</w:t>
      </w:r>
      <w:r w:rsidRPr="00F660FC">
        <w:t>.</w:t>
      </w:r>
    </w:p>
    <w:p w14:paraId="74297083" w14:textId="77924C6D" w:rsidR="00F660FC" w:rsidRDefault="001B609B" w:rsidP="00F660FC">
      <w:pPr>
        <w:numPr>
          <w:ilvl w:val="0"/>
          <w:numId w:val="34"/>
        </w:numPr>
      </w:pPr>
      <w:r>
        <w:t>Procjeniti</w:t>
      </w:r>
      <w:r w:rsidR="00F660FC" w:rsidRPr="00F660FC">
        <w:t xml:space="preserve"> učinkovitost korištenja LLM-a u izradi web aplikacije </w:t>
      </w:r>
      <w:r>
        <w:t>te</w:t>
      </w:r>
      <w:r w:rsidR="00F660FC" w:rsidRPr="00F660FC">
        <w:t xml:space="preserve"> istaknuti izazove na koje se naišlo tijekom implementacije.</w:t>
      </w:r>
    </w:p>
    <w:p w14:paraId="2764151E" w14:textId="77777777" w:rsidR="00F660FC" w:rsidRDefault="00F660FC" w:rsidP="00F660FC"/>
    <w:p w14:paraId="7DFACC15" w14:textId="77777777" w:rsidR="00F660FC" w:rsidRDefault="00F660FC" w:rsidP="00F660FC"/>
    <w:p w14:paraId="198D56E5" w14:textId="77777777" w:rsidR="00F660FC" w:rsidRDefault="00F660FC" w:rsidP="00F660FC"/>
    <w:p w14:paraId="07F60F8C" w14:textId="77777777" w:rsidR="00F660FC" w:rsidRDefault="00F660FC" w:rsidP="00F660FC"/>
    <w:p w14:paraId="11070B10" w14:textId="77777777" w:rsidR="00F660FC" w:rsidRDefault="00F660FC" w:rsidP="00F660FC"/>
    <w:p w14:paraId="75A2AD06" w14:textId="77777777" w:rsidR="00F660FC" w:rsidRDefault="00F660FC" w:rsidP="00F660FC"/>
    <w:p w14:paraId="0768D3AB" w14:textId="77777777" w:rsidR="00F660FC" w:rsidRDefault="00F660FC" w:rsidP="00F660FC"/>
    <w:p w14:paraId="49292041" w14:textId="77777777" w:rsidR="00F660FC" w:rsidRDefault="00F660FC" w:rsidP="00F660FC"/>
    <w:p w14:paraId="7D3C5110" w14:textId="77777777" w:rsidR="00F660FC" w:rsidRDefault="00F660FC" w:rsidP="00F660FC"/>
    <w:p w14:paraId="30247C15" w14:textId="2AD91399" w:rsidR="00CD204B" w:rsidRDefault="00F660FC" w:rsidP="00CE4BDD">
      <w:pPr>
        <w:pStyle w:val="Naslov1"/>
      </w:pPr>
      <w:bookmarkStart w:id="2" w:name="_Toc200637658"/>
      <w:r>
        <w:lastRenderedPageBreak/>
        <w:t>PREGLED PODRUČJA TEME</w:t>
      </w:r>
      <w:bookmarkEnd w:id="2"/>
    </w:p>
    <w:p w14:paraId="1B8C2964" w14:textId="0902CAEA" w:rsidR="00F660FC" w:rsidRDefault="00F660FC" w:rsidP="00AD6D5D">
      <w:r>
        <w:t xml:space="preserve">Razvoj web trgovina, uključujući specijalizirane aplikacije poput onih za kupnju </w:t>
      </w:r>
      <w:r w:rsidR="002D0749">
        <w:t>kućnih ljubimaca</w:t>
      </w:r>
      <w:r>
        <w:t>, odražava suvremene trendove u digitalizaciji i automatizaciji svakodnevnih procesa. Tradicionalni načini nabave kućnih ljubimaca, poput fizičkog odlaska u trgovine ili kontaktiranja uzgajivača putem oglasnika, zamijenjeni su online platformama koje korisnicima nude veću dostupnost, jednostavnost i transparentnost. Osim toga, uvođenje umjetne inteligencije (AI) u razvoj ovakvih aplikacija donosi nove mogućnosti u smislu učinkovitosti i personalizacije korisničkog iskustva.</w:t>
      </w:r>
    </w:p>
    <w:p w14:paraId="6B1C9720" w14:textId="77777777" w:rsidR="00F660FC" w:rsidRDefault="00F660FC" w:rsidP="00AD6D5D">
      <w:r>
        <w:t>U nastavku su prikazani razvojni pravci tradicionalnih i modernih sustava za nabavu životinja, s naglaskom na web aplikacije i mogućnosti koje pružaju veliki jezični modeli (LLM) u njihovoj izradi.</w:t>
      </w:r>
    </w:p>
    <w:p w14:paraId="7607A9C7" w14:textId="78AB55C5" w:rsidR="00F660FC" w:rsidRDefault="00F660FC" w:rsidP="00F660FC">
      <w:pPr>
        <w:pStyle w:val="Naslov2"/>
        <w:rPr>
          <w:sz w:val="24"/>
          <w:szCs w:val="24"/>
        </w:rPr>
      </w:pPr>
      <w:bookmarkStart w:id="3" w:name="_Toc200637659"/>
      <w:r w:rsidRPr="00F660FC">
        <w:rPr>
          <w:sz w:val="24"/>
          <w:szCs w:val="24"/>
        </w:rPr>
        <w:t>Tradicionalni pristupi kupnji domaćih životinja</w:t>
      </w:r>
      <w:bookmarkEnd w:id="3"/>
    </w:p>
    <w:p w14:paraId="16C986D9" w14:textId="63908F01" w:rsidR="0087755B" w:rsidRDefault="0087755B" w:rsidP="0087755B">
      <w:pPr>
        <w:pStyle w:val="StandardWeb"/>
        <w:spacing w:line="360" w:lineRule="auto"/>
        <w:jc w:val="both"/>
      </w:pPr>
      <w:r>
        <w:t xml:space="preserve">Prije šire dostupnosti interneta, kupnja </w:t>
      </w:r>
      <w:r w:rsidR="002D0749">
        <w:t>kućnih ljubimaca</w:t>
      </w:r>
      <w:r>
        <w:t xml:space="preserve"> bila je proces koji se odvijao gotovo isključivo osobno. Najčešći način pronalaska kućnog ljubimca podrazumijevao je fizički posjet specijaliziranim trgovinama za životinje, sajmovima ili uzgajivačima, uz eventualno korištenje tiskanih oglasnika ili usmenih preporuka. Ovakav pristup bio je uobičajen i prihvaćen, iako je podrazumijevao značajan osobni angažman, kako vremenski, tako i logistički.</w:t>
      </w:r>
    </w:p>
    <w:p w14:paraId="4C46E15D" w14:textId="77777777" w:rsidR="0087755B" w:rsidRDefault="0087755B" w:rsidP="0087755B">
      <w:pPr>
        <w:pStyle w:val="StandardWeb"/>
        <w:spacing w:line="360" w:lineRule="auto"/>
        <w:jc w:val="both"/>
      </w:pPr>
      <w:r>
        <w:t>U takvim okolnostima, potencijalni kupac morao je obići više lokacija kako bi prikupio osnovne informacije – o zdravlju, porijeklu i cijeni životinje – jer objedinjeni pregled ponude nije bio dostupan. Informacije su se najčešće dobivale izravnim razgovorom s prodavateljem, koji je ujedno bio glavni izvor podataka o uvjetima držanja i navikama životinje. Takva neposredna komunikacija omogućavala je određenu razinu povjerenja, ali nije uvijek jamčila objektivnost, a dostupne informacije ponekad su bile nepotpune ili netočne.</w:t>
      </w:r>
    </w:p>
    <w:p w14:paraId="56407EE8" w14:textId="77777777" w:rsidR="0087755B" w:rsidRDefault="0087755B" w:rsidP="0087755B">
      <w:pPr>
        <w:pStyle w:val="StandardWeb"/>
        <w:spacing w:line="360" w:lineRule="auto"/>
        <w:jc w:val="both"/>
      </w:pPr>
      <w:r>
        <w:t>Dodatni nedostatak tradicionalnog pristupa odnosio se na ograničeno radno vrijeme trgovina i sajmova, što je osobito predstavljalo izazov onima koji su radili tijekom standardnog radnog vremena. Također, fizički pristup često nije bio moguć za osobe koje žive u ruralnim ili slabije povezanim područjima, što je dodatno sužavalo izbor.</w:t>
      </w:r>
    </w:p>
    <w:p w14:paraId="0351671F" w14:textId="77777777" w:rsidR="0087755B" w:rsidRDefault="0087755B" w:rsidP="0087755B">
      <w:pPr>
        <w:pStyle w:val="StandardWeb"/>
        <w:spacing w:line="360" w:lineRule="auto"/>
        <w:jc w:val="both"/>
      </w:pPr>
      <w:r>
        <w:t xml:space="preserve">Unatoč tim ograničenjima, ovaj način kupnje imao je i određene prednosti. Prije svega, omogućavao je korisniku da osobno vidi i procijeni stanje životinje, što je mnogima bilo ključno </w:t>
      </w:r>
      <w:r>
        <w:lastRenderedPageBreak/>
        <w:t>pri donošenju odluke. Neki kupci su cijenili i mogućnost da se odmah konzultiraju s osobom koja ima iskustva s uzgojem ili prodajom određene vrste ljubimca.</w:t>
      </w:r>
    </w:p>
    <w:p w14:paraId="64EDC5C2" w14:textId="77777777" w:rsidR="0087755B" w:rsidRDefault="0087755B" w:rsidP="0087755B">
      <w:pPr>
        <w:pStyle w:val="StandardWeb"/>
        <w:spacing w:line="360" w:lineRule="auto"/>
        <w:jc w:val="both"/>
      </w:pPr>
      <w:r>
        <w:t>S vremenom, kako su se promijenile tehnološke mogućnosti i korisnička očekivanja, pojavila se potreba za praktičnijim, bržim i informacijski bogatijim načinima kupnje. Uvođenjem internetskih rješenja, mnogi su procesi postali jednostavniji i dostupniji većem broju korisnika, što je u konačnici dovelo do promjene navika.</w:t>
      </w:r>
    </w:p>
    <w:p w14:paraId="36F4F524" w14:textId="12494937" w:rsidR="0087755B" w:rsidRPr="0087755B" w:rsidRDefault="0087755B" w:rsidP="0087755B">
      <w:pPr>
        <w:pStyle w:val="Naslov2"/>
        <w:rPr>
          <w:rFonts w:eastAsia="Times New Roman"/>
        </w:rPr>
      </w:pPr>
      <w:bookmarkStart w:id="4" w:name="_Toc200637660"/>
      <w:r w:rsidRPr="0087755B">
        <w:rPr>
          <w:rFonts w:eastAsia="Times New Roman"/>
        </w:rPr>
        <w:t>Moderni pristupi i online trgovine za kućne ljubimce</w:t>
      </w:r>
      <w:bookmarkEnd w:id="4"/>
    </w:p>
    <w:p w14:paraId="6E6D46E2" w14:textId="74FD76C2" w:rsidR="0087755B" w:rsidRPr="0087755B" w:rsidRDefault="0087755B" w:rsidP="0087755B">
      <w:pPr>
        <w:pStyle w:val="StandardWeb"/>
        <w:spacing w:line="360" w:lineRule="auto"/>
        <w:jc w:val="both"/>
      </w:pPr>
      <w:r w:rsidRPr="0087755B">
        <w:t>Napretkom internetskih tehnologija i promjenama korisničkih navika, tradicionalni načini nabave kućnih ljubimaca zamijenjeni su suvremenim digitalnim rješenjima. Danas korisnici sve više očekuju da proizvodi i usluge budu dostupni online, uz mogućnost brzog pregleda, filtriranja i kupovine – neovisno o vremenu i lokaciji.</w:t>
      </w:r>
    </w:p>
    <w:p w14:paraId="71454003" w14:textId="77777777" w:rsidR="0087755B" w:rsidRPr="0087755B" w:rsidRDefault="0087755B" w:rsidP="0087755B">
      <w:pPr>
        <w:pStyle w:val="StandardWeb"/>
        <w:spacing w:line="360" w:lineRule="auto"/>
        <w:jc w:val="both"/>
      </w:pPr>
      <w:r w:rsidRPr="0087755B">
        <w:t>Moderni pristupi kupnji kućnih ljubimaca temelje se na web aplikacijama koje omogućuju pregled dostupnih životinja, detaljne opise, cijene, slike i mogućnost rezervacije ili kupnje izravno putem interneta. Iako takve aplikacije još uvijek nisu jednako raširene kao u drugim sektorima e-trgovine, njihova prisutnost raste, posebno u većim urbanim sredinama i međunarodnim platformama.</w:t>
      </w:r>
    </w:p>
    <w:p w14:paraId="08B5B34C" w14:textId="77777777" w:rsidR="0087755B" w:rsidRPr="0087755B" w:rsidRDefault="0087755B" w:rsidP="0087755B">
      <w:pPr>
        <w:pStyle w:val="StandardWeb"/>
        <w:spacing w:line="360" w:lineRule="auto"/>
        <w:jc w:val="both"/>
      </w:pPr>
      <w:r w:rsidRPr="0087755B">
        <w:t>Neki od najznačajnijih pomaka u odnosu na tradicionalne metode uključuju:</w:t>
      </w:r>
    </w:p>
    <w:p w14:paraId="3DAC15FE" w14:textId="77777777" w:rsidR="0087755B" w:rsidRPr="0087755B" w:rsidRDefault="0087755B" w:rsidP="0087755B">
      <w:pPr>
        <w:pStyle w:val="StandardWeb"/>
        <w:numPr>
          <w:ilvl w:val="0"/>
          <w:numId w:val="35"/>
        </w:numPr>
        <w:spacing w:line="360" w:lineRule="auto"/>
        <w:jc w:val="both"/>
      </w:pPr>
      <w:r w:rsidRPr="0087755B">
        <w:t>dostupnost 24/7, što omogućuje korisnicima da pretražuju ponudu kad god im odgovara,</w:t>
      </w:r>
    </w:p>
    <w:p w14:paraId="0DD491A2" w14:textId="77777777" w:rsidR="0087755B" w:rsidRPr="0087755B" w:rsidRDefault="0087755B" w:rsidP="0087755B">
      <w:pPr>
        <w:pStyle w:val="StandardWeb"/>
        <w:numPr>
          <w:ilvl w:val="0"/>
          <w:numId w:val="35"/>
        </w:numPr>
        <w:spacing w:line="360" w:lineRule="auto"/>
        <w:jc w:val="both"/>
      </w:pPr>
      <w:r w:rsidRPr="0087755B">
        <w:t>transparentnost informacija, gdje svaki ljubimac ima prikazane podatke o vrsti, spolu, starosti, zdravlju i cijeni,</w:t>
      </w:r>
    </w:p>
    <w:p w14:paraId="2EE3BDF5" w14:textId="77777777" w:rsidR="0087755B" w:rsidRPr="0087755B" w:rsidRDefault="0087755B" w:rsidP="0087755B">
      <w:pPr>
        <w:pStyle w:val="StandardWeb"/>
        <w:numPr>
          <w:ilvl w:val="0"/>
          <w:numId w:val="35"/>
        </w:numPr>
        <w:spacing w:line="360" w:lineRule="auto"/>
        <w:jc w:val="both"/>
      </w:pPr>
      <w:r w:rsidRPr="0087755B">
        <w:t>vizualna prezentacija, putem kvalitetnih fotografija ili videozapisa,</w:t>
      </w:r>
    </w:p>
    <w:p w14:paraId="71FB2C21" w14:textId="77777777" w:rsidR="0087755B" w:rsidRPr="0087755B" w:rsidRDefault="0087755B" w:rsidP="0087755B">
      <w:pPr>
        <w:pStyle w:val="StandardWeb"/>
        <w:numPr>
          <w:ilvl w:val="0"/>
          <w:numId w:val="35"/>
        </w:numPr>
        <w:spacing w:line="360" w:lineRule="auto"/>
        <w:jc w:val="both"/>
      </w:pPr>
      <w:r w:rsidRPr="0087755B">
        <w:t>digitalna komunikacija, koja zamjenjuje telefonske pozive i fizičke posjete, omogućujući bržu razmjenu informacija putem chata, emaila ili kontakt formi.</w:t>
      </w:r>
    </w:p>
    <w:p w14:paraId="4BD8DCCF" w14:textId="77777777" w:rsidR="0087755B" w:rsidRPr="0087755B" w:rsidRDefault="0087755B" w:rsidP="0087755B">
      <w:pPr>
        <w:pStyle w:val="StandardWeb"/>
        <w:spacing w:line="360" w:lineRule="auto"/>
        <w:jc w:val="both"/>
      </w:pPr>
      <w:r w:rsidRPr="0087755B">
        <w:t>Unatoč brojnim prednostima, moderni pristupi imaju i svoje izazove. Nedostatak izravnog kontakta sa životinjom prije kupnje može predstavljati problem za neke korisnike, osobito kad je riječ o emocionalnoj povezanosti i sigurnosti. Također, potreba za logistikom (dostava, preuzimanje) i odgovarajućom veterinarskom dokumentacijom često zahtijeva dodatnu organizaciju i jasno definirane uvjete poslovanja.</w:t>
      </w:r>
    </w:p>
    <w:p w14:paraId="599BBD8D" w14:textId="77777777" w:rsidR="0087755B" w:rsidRDefault="0087755B" w:rsidP="0087755B">
      <w:pPr>
        <w:pStyle w:val="StandardWeb"/>
        <w:spacing w:line="360" w:lineRule="auto"/>
        <w:jc w:val="both"/>
      </w:pPr>
      <w:r w:rsidRPr="0087755B">
        <w:lastRenderedPageBreak/>
        <w:t>U cjelini, suvremene web trgovine donose novu razinu praktičnosti i informiranosti kupaca, ali istovremeno zahtijevaju pažljivo dizajnirane sustave koji mogu zadovoljiti i tehničke i etičke standarde u prodaji živih bića.</w:t>
      </w:r>
    </w:p>
    <w:p w14:paraId="43389A07" w14:textId="77777777" w:rsidR="007F5E13" w:rsidRPr="007F5E13" w:rsidRDefault="007F5E13" w:rsidP="007F5E13">
      <w:pPr>
        <w:pStyle w:val="Naslov2"/>
        <w:rPr>
          <w:rFonts w:eastAsia="Times New Roman"/>
        </w:rPr>
      </w:pPr>
      <w:bookmarkStart w:id="5" w:name="_Toc200637661"/>
      <w:r w:rsidRPr="007F5E13">
        <w:rPr>
          <w:rFonts w:eastAsia="Times New Roman"/>
        </w:rPr>
        <w:t>Usporedba tradicionalnih i modernih pristupa</w:t>
      </w:r>
      <w:bookmarkEnd w:id="5"/>
    </w:p>
    <w:p w14:paraId="6D79D2C3" w14:textId="6F9CE058" w:rsidR="007F5E13" w:rsidRPr="007F5E13" w:rsidRDefault="007F5E13" w:rsidP="007F5E13">
      <w:pPr>
        <w:pStyle w:val="StandardWeb"/>
        <w:spacing w:line="360" w:lineRule="auto"/>
        <w:jc w:val="both"/>
      </w:pPr>
      <w:r w:rsidRPr="007F5E13">
        <w:t xml:space="preserve">Usporedba tradicionalnih i modernih pristupa kupnji </w:t>
      </w:r>
      <w:r w:rsidR="002D0749">
        <w:t>kućnih ljubimaca</w:t>
      </w:r>
      <w:r w:rsidRPr="007F5E13">
        <w:t xml:space="preserve"> otkriva jasne razlike u načinu interakcije s ponudom, dostupnosti informacija i cjelokupnom korisničkom iskustvu. Dok se tradicionalne metode temelje na osobnom kontaktu, fizičkoj prisutnosti i neposrednom uvidu u stanje životinje, moderni pristupi oslanjaju se na digitalne alate, centralizirane baze podataka i vizualne prikaze.</w:t>
      </w:r>
    </w:p>
    <w:p w14:paraId="759762F8" w14:textId="77777777" w:rsidR="007F5E13" w:rsidRPr="007F5E13" w:rsidRDefault="007F5E13" w:rsidP="007F5E13">
      <w:pPr>
        <w:pStyle w:val="StandardWeb"/>
        <w:spacing w:line="360" w:lineRule="auto"/>
        <w:jc w:val="both"/>
      </w:pPr>
      <w:r w:rsidRPr="007F5E13">
        <w:t>Prednosti tradicionalnog pristupa očituju se u mogućnosti izravnog uvida u životinju prije kupnje, razgovoru s uzgajivačem ili prodavateljem te općem dojmu koji korisnik može steći tijekom posjeta. Ovakav pristup često pruža višu razinu povjerenja, osobito kada je riječ o emocionalno osjetljivim odlukama, kao što je odabir kućnog ljubimca.</w:t>
      </w:r>
    </w:p>
    <w:p w14:paraId="4BBCC618" w14:textId="77777777" w:rsidR="007F5E13" w:rsidRPr="007F5E13" w:rsidRDefault="007F5E13" w:rsidP="007F5E13">
      <w:pPr>
        <w:pStyle w:val="StandardWeb"/>
        <w:spacing w:line="360" w:lineRule="auto"/>
        <w:jc w:val="both"/>
      </w:pPr>
      <w:r w:rsidRPr="007F5E13">
        <w:t>S druge strane, moderni pristupi omogućuju veću dostupnost i širi doseg – korisnici više nisu ograničeni na lokalnu ponudu, već mogu pregledavati životinje iz različitih regija. Dodatno, online platforme nude veću količinu strukturiranih informacija, često uz podršku korisničkih recenzija, što pomaže u donošenju informiranih odluka. Mogućnost filtriranja rezultata, usporedbe cijena i trenutne dostupnosti dodatno doprinosi učinkovitosti procesa.</w:t>
      </w:r>
    </w:p>
    <w:p w14:paraId="24086641" w14:textId="77777777" w:rsidR="007F5E13" w:rsidRPr="007F5E13" w:rsidRDefault="007F5E13" w:rsidP="007F5E13">
      <w:pPr>
        <w:pStyle w:val="StandardWeb"/>
        <w:spacing w:line="360" w:lineRule="auto"/>
        <w:jc w:val="both"/>
      </w:pPr>
      <w:r w:rsidRPr="007F5E13">
        <w:t>Međutim, nedostaci modernih sustava uključuju ograničenost u stvarnom kontaktu sa životinjom prije kupnje, potencijalnu nesigurnost u pogledu uvjeta uzgoja i zdravstvenog stanja životinje te logističke izazove poput prijevoza ili pravne dokumentacije. Ujedno, korisnici koji nisu vični digitalnim tehnologijama mogu se suočiti s poteškoćama prilikom korištenja platforme.</w:t>
      </w:r>
    </w:p>
    <w:p w14:paraId="4F3AEC18" w14:textId="22803B26" w:rsidR="007F5E13" w:rsidRDefault="007F5E13" w:rsidP="0087755B">
      <w:pPr>
        <w:pStyle w:val="StandardWeb"/>
        <w:spacing w:line="360" w:lineRule="auto"/>
        <w:jc w:val="both"/>
      </w:pPr>
      <w:r w:rsidRPr="007F5E13">
        <w:t>S obzirom na navedeno, može se zaključiti da ni jedan pristup nije u potpunosti nadmoćan, već svaki ima svoj kontekst primjene i ciljanu skupinu korisnika. Optimalno rješenje vjerojatno leži u kombinaciji oba pristupa – digitalne platforme koje nude mogućnost online pregleda i narudžbe, ali i osiguravaju fizički kontakt s ljubimcem prije konačne odluke.</w:t>
      </w:r>
    </w:p>
    <w:p w14:paraId="74BF2BC8" w14:textId="77777777" w:rsidR="007F5E13" w:rsidRDefault="007F5E13" w:rsidP="0087755B">
      <w:pPr>
        <w:pStyle w:val="StandardWeb"/>
        <w:spacing w:line="360" w:lineRule="auto"/>
        <w:jc w:val="both"/>
      </w:pPr>
    </w:p>
    <w:p w14:paraId="38A33070" w14:textId="77777777" w:rsidR="007F5E13" w:rsidRDefault="007F5E13" w:rsidP="0087755B">
      <w:pPr>
        <w:pStyle w:val="StandardWeb"/>
        <w:spacing w:line="360" w:lineRule="auto"/>
        <w:jc w:val="both"/>
      </w:pPr>
    </w:p>
    <w:p w14:paraId="772B4DB7" w14:textId="59CB5DAA" w:rsidR="007F5E13" w:rsidRPr="007F5E13" w:rsidRDefault="007F5E13" w:rsidP="007F5E13">
      <w:pPr>
        <w:pStyle w:val="Naslov2"/>
        <w:rPr>
          <w:rFonts w:eastAsia="Times New Roman"/>
        </w:rPr>
      </w:pPr>
      <w:bookmarkStart w:id="6" w:name="_Toc200637662"/>
      <w:r w:rsidRPr="007F5E13">
        <w:rPr>
          <w:rFonts w:eastAsia="Times New Roman"/>
        </w:rPr>
        <w:lastRenderedPageBreak/>
        <w:t>Pregled postojećih web stranica</w:t>
      </w:r>
      <w:bookmarkEnd w:id="6"/>
    </w:p>
    <w:p w14:paraId="53516F33" w14:textId="30467F73" w:rsidR="007F5E13" w:rsidRPr="007F5E13" w:rsidRDefault="007F5E13" w:rsidP="007F5E13">
      <w:pPr>
        <w:pStyle w:val="StandardWeb"/>
        <w:spacing w:line="360" w:lineRule="auto"/>
        <w:jc w:val="both"/>
      </w:pPr>
      <w:r w:rsidRPr="007F5E13">
        <w:t xml:space="preserve">U svrhu razvoja web aplikacije za kupnju </w:t>
      </w:r>
      <w:r w:rsidR="002D0749">
        <w:t>kućnih ljubimaca</w:t>
      </w:r>
      <w:r w:rsidRPr="007F5E13">
        <w:t>, analizirane su postojeće web stranice koje nude slične ili povezane usluge. Pregled takvih rješenja omogućuje bolje razumijevanje tržišta, prepoznavanje funkcionalnosti koje korisnici očekuju te identifikaciju dobrih praksi koje se mogu implementirati u vlastito rješenje.</w:t>
      </w:r>
    </w:p>
    <w:p w14:paraId="5654DE21" w14:textId="3926704D" w:rsidR="007F5E13" w:rsidRPr="007F5E13" w:rsidRDefault="007F5E13" w:rsidP="007F5E13">
      <w:pPr>
        <w:pStyle w:val="StandardWeb"/>
        <w:spacing w:line="360" w:lineRule="auto"/>
        <w:jc w:val="both"/>
      </w:pPr>
      <w:r w:rsidRPr="007F5E13">
        <w:t>U nastavku su prikazane značajke nekoliko značajnijih internetskih stranica koje se bave prodajom, udomljavanjem ili oglašavanjem kućnih ljubimaca.</w:t>
      </w:r>
    </w:p>
    <w:p w14:paraId="10DA8DB4" w14:textId="136851EA" w:rsidR="007F5E13" w:rsidRPr="007F5E13" w:rsidRDefault="007F5E13" w:rsidP="007F5E13">
      <w:pPr>
        <w:pStyle w:val="Naslov3"/>
        <w:rPr>
          <w:rFonts w:eastAsia="Times New Roman"/>
        </w:rPr>
      </w:pPr>
      <w:bookmarkStart w:id="7" w:name="_Toc200637663"/>
      <w:r w:rsidRPr="007F5E13">
        <w:rPr>
          <w:rFonts w:eastAsia="Times New Roman"/>
        </w:rPr>
        <w:t>Njuškalo</w:t>
      </w:r>
      <w:bookmarkEnd w:id="7"/>
    </w:p>
    <w:p w14:paraId="2B7AF394" w14:textId="756B1C3D" w:rsidR="007F5E13" w:rsidRDefault="00135B5D" w:rsidP="007F5E13">
      <w:pPr>
        <w:pStyle w:val="StandardWeb"/>
        <w:spacing w:line="360" w:lineRule="auto"/>
        <w:jc w:val="both"/>
      </w:pPr>
      <w:r>
        <w:rPr>
          <w:noProof/>
        </w:rPr>
        <w:drawing>
          <wp:anchor distT="0" distB="0" distL="114300" distR="114300" simplePos="0" relativeHeight="251739136" behindDoc="0" locked="0" layoutInCell="1" allowOverlap="1" wp14:anchorId="0C0BFDD2" wp14:editId="33C85BA7">
            <wp:simplePos x="0" y="0"/>
            <wp:positionH relativeFrom="page">
              <wp:align>center</wp:align>
            </wp:positionH>
            <wp:positionV relativeFrom="paragraph">
              <wp:posOffset>1406897</wp:posOffset>
            </wp:positionV>
            <wp:extent cx="5372100" cy="3049692"/>
            <wp:effectExtent l="0" t="0" r="0" b="0"/>
            <wp:wrapTopAndBottom/>
            <wp:docPr id="1799547104"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547104" name="Slika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372100" cy="3049692"/>
                    </a:xfrm>
                    <a:prstGeom prst="rect">
                      <a:avLst/>
                    </a:prstGeom>
                    <a:noFill/>
                    <a:ln>
                      <a:noFill/>
                    </a:ln>
                  </pic:spPr>
                </pic:pic>
              </a:graphicData>
            </a:graphic>
            <wp14:sizeRelH relativeFrom="page">
              <wp14:pctWidth>0</wp14:pctWidth>
            </wp14:sizeRelH>
            <wp14:sizeRelV relativeFrom="page">
              <wp14:pctHeight>0</wp14:pctHeight>
            </wp14:sizeRelV>
          </wp:anchor>
        </w:drawing>
      </w:r>
      <w:r w:rsidR="007F5E13" w:rsidRPr="007F5E13">
        <w:t>Njuškalo.hr je najveći hrvatski internetski oglasnik, a jedna od najposjećenijih kategorija je upravo ona za kućne ljubimce. Putem ove platforme korisnici mogu pregledavati široku ponudu pasa, mačaka, glodavaca, ptica i drugih vrsta životinja. Svaki oglas sadrži fotografije, osnovne podatke (vrsta, spol, starost), cijenu te kontakt podatke oglašivača.</w:t>
      </w:r>
    </w:p>
    <w:p w14:paraId="1EDFC77F" w14:textId="0E3A4B8A" w:rsidR="002D0749" w:rsidRDefault="00135B5D" w:rsidP="007F5E13">
      <w:pPr>
        <w:pStyle w:val="StandardWeb"/>
        <w:spacing w:line="360" w:lineRule="auto"/>
        <w:jc w:val="both"/>
      </w:pPr>
      <w:r>
        <w:rPr>
          <w:noProof/>
        </w:rPr>
        <mc:AlternateContent>
          <mc:Choice Requires="wps">
            <w:drawing>
              <wp:anchor distT="0" distB="0" distL="114300" distR="114300" simplePos="0" relativeHeight="251738112" behindDoc="0" locked="0" layoutInCell="1" allowOverlap="1" wp14:anchorId="4FB2C9A7" wp14:editId="6D70AE3E">
                <wp:simplePos x="0" y="0"/>
                <wp:positionH relativeFrom="page">
                  <wp:align>center</wp:align>
                </wp:positionH>
                <wp:positionV relativeFrom="paragraph">
                  <wp:posOffset>3320870</wp:posOffset>
                </wp:positionV>
                <wp:extent cx="3876675" cy="371475"/>
                <wp:effectExtent l="0" t="0" r="9525" b="9525"/>
                <wp:wrapNone/>
                <wp:docPr id="680775480" name="Tekstni okvir 3"/>
                <wp:cNvGraphicFramePr/>
                <a:graphic xmlns:a="http://schemas.openxmlformats.org/drawingml/2006/main">
                  <a:graphicData uri="http://schemas.microsoft.com/office/word/2010/wordprocessingShape">
                    <wps:wsp>
                      <wps:cNvSpPr txBox="1"/>
                      <wps:spPr>
                        <a:xfrm>
                          <a:off x="0" y="0"/>
                          <a:ext cx="3876675" cy="371475"/>
                        </a:xfrm>
                        <a:prstGeom prst="rect">
                          <a:avLst/>
                        </a:prstGeom>
                        <a:solidFill>
                          <a:schemeClr val="lt1"/>
                        </a:solidFill>
                        <a:ln w="6350">
                          <a:noFill/>
                        </a:ln>
                      </wps:spPr>
                      <wps:txbx>
                        <w:txbxContent>
                          <w:p w14:paraId="1FD07EEF" w14:textId="5C28DF8E" w:rsidR="00135B5D" w:rsidRPr="00135B5D" w:rsidRDefault="00135B5D" w:rsidP="00135B5D">
                            <w:pPr>
                              <w:jc w:val="center"/>
                              <w:rPr>
                                <w:rStyle w:val="Naglaeno"/>
                              </w:rPr>
                            </w:pPr>
                            <w:r w:rsidRPr="00135B5D">
                              <w:rPr>
                                <w:rStyle w:val="Naglaeno"/>
                              </w:rPr>
                              <w:t xml:space="preserve">Slika 2.1 </w:t>
                            </w:r>
                            <w:r w:rsidRPr="00135B5D">
                              <w:rPr>
                                <w:rStyle w:val="Naglaeno"/>
                                <w:b w:val="0"/>
                                <w:bCs w:val="0"/>
                              </w:rPr>
                              <w:t>Prikaz kućnih ljubimaca na Njuška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FB2C9A7" id="_x0000_t202" coordsize="21600,21600" o:spt="202" path="m,l,21600r21600,l21600,xe">
                <v:stroke joinstyle="miter"/>
                <v:path gradientshapeok="t" o:connecttype="rect"/>
              </v:shapetype>
              <v:shape id="Tekstni okvir 3" o:spid="_x0000_s1026" type="#_x0000_t202" style="position:absolute;left:0;text-align:left;margin-left:0;margin-top:261.5pt;width:305.25pt;height:29.25pt;z-index:25173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" fillcolor="white [3201]" stroked="f" strokeweight=".5pt">
                <v:textbox>
                  <w:txbxContent>
                    <w:p w14:paraId="1FD07EEF" w14:textId="5C28DF8E" w:rsidR="00135B5D" w:rsidRPr="00135B5D" w:rsidRDefault="00135B5D" w:rsidP="00135B5D">
                      <w:pPr>
                        <w:jc w:val="center"/>
                        <w:rPr>
                          <w:rStyle w:val="Naglaeno"/>
                        </w:rPr>
                      </w:pPr>
                      <w:r w:rsidRPr="00135B5D">
                        <w:rPr>
                          <w:rStyle w:val="Naglaeno"/>
                        </w:rPr>
                        <w:t xml:space="preserve">Slika 2.1 </w:t>
                      </w:r>
                      <w:r w:rsidRPr="00135B5D">
                        <w:rPr>
                          <w:rStyle w:val="Naglaeno"/>
                          <w:b w:val="0"/>
                          <w:bCs w:val="0"/>
                        </w:rPr>
                        <w:t>Prikaz kućnih ljubimaca na Njuškalu</w:t>
                      </w:r>
                    </w:p>
                  </w:txbxContent>
                </v:textbox>
                <w10:wrap anchorx="page"/>
              </v:shape>
            </w:pict>
          </mc:Fallback>
        </mc:AlternateContent>
      </w:r>
    </w:p>
    <w:p w14:paraId="4F406094" w14:textId="6E996811" w:rsidR="002D0749" w:rsidRDefault="002D0749" w:rsidP="002D0749">
      <w:pPr>
        <w:pStyle w:val="StandardWeb"/>
        <w:spacing w:line="360" w:lineRule="auto"/>
        <w:jc w:val="center"/>
      </w:pPr>
    </w:p>
    <w:p w14:paraId="66CC6D79" w14:textId="77777777" w:rsidR="002D0749" w:rsidRDefault="002D0749" w:rsidP="002D0749">
      <w:pPr>
        <w:pStyle w:val="StandardWeb"/>
        <w:spacing w:line="360" w:lineRule="auto"/>
        <w:jc w:val="center"/>
      </w:pPr>
    </w:p>
    <w:p w14:paraId="09F8CA9D" w14:textId="77777777" w:rsidR="002D0749" w:rsidRPr="002D0749" w:rsidRDefault="002D0749" w:rsidP="002D0749">
      <w:pPr>
        <w:rPr>
          <w:lang w:eastAsia="hr-HR"/>
        </w:rPr>
      </w:pPr>
    </w:p>
    <w:p w14:paraId="5FFFA02B" w14:textId="551E3183" w:rsidR="007F5E13" w:rsidRPr="007F5E13" w:rsidRDefault="007F5E13" w:rsidP="007F5E13">
      <w:pPr>
        <w:pStyle w:val="StandardWeb"/>
        <w:spacing w:line="360" w:lineRule="auto"/>
        <w:jc w:val="both"/>
      </w:pPr>
      <w:r w:rsidRPr="007F5E13">
        <w:lastRenderedPageBreak/>
        <w:t>Prednost ove platforme je velika baza korisnika i svakodnevno ažuriranje oglasa. Međutim, sustav ne pruža podršku za online kupnju, rezervaciju ili ocjenu prodavatelja, već korisnik sam mora kontaktirati oglašivača i obaviti transakciju izvan sustava. Nema ugrađenih funkcionalnosti za verifikaciju prodavatelja ni provjeru autentičnosti oglasa, što može predstavljati rizik.</w:t>
      </w:r>
    </w:p>
    <w:p w14:paraId="6CB07E0A" w14:textId="48D6FD73" w:rsidR="007F5E13" w:rsidRPr="007F5E13" w:rsidRDefault="007F5E13" w:rsidP="007F5E13">
      <w:pPr>
        <w:pStyle w:val="Naslov3"/>
        <w:rPr>
          <w:rFonts w:eastAsia="Times New Roman"/>
        </w:rPr>
      </w:pPr>
      <w:bookmarkStart w:id="8" w:name="_Toc200637664"/>
      <w:r w:rsidRPr="007F5E13">
        <w:rPr>
          <w:rFonts w:eastAsia="Times New Roman"/>
        </w:rPr>
        <w:t>Pet Centar</w:t>
      </w:r>
      <w:bookmarkEnd w:id="8"/>
    </w:p>
    <w:p w14:paraId="49E03F77" w14:textId="77777777" w:rsidR="007F5E13" w:rsidRPr="007F5E13" w:rsidRDefault="007F5E13" w:rsidP="007F5E13">
      <w:pPr>
        <w:pStyle w:val="StandardWeb"/>
        <w:spacing w:line="360" w:lineRule="auto"/>
        <w:jc w:val="both"/>
      </w:pPr>
      <w:r w:rsidRPr="007F5E13">
        <w:t>Petcentar.hr je specijalizirana trgovina za kućne ljubimce koja putem svoje web stranice nudi prodaju opreme, hrane i dodataka za životinje. Iako ne prodaju same životinje putem interneta, Pet Centar ima fizičke poslovnice u kojima se može vidjeti i nabaviti određene vrste životinja, prvenstveno glodavci, ptice i ribe.</w:t>
      </w:r>
    </w:p>
    <w:p w14:paraId="3AEF9F8F" w14:textId="77777777" w:rsidR="007F5E13" w:rsidRDefault="007F5E13" w:rsidP="007F5E13">
      <w:pPr>
        <w:pStyle w:val="StandardWeb"/>
        <w:spacing w:line="360" w:lineRule="auto"/>
        <w:jc w:val="both"/>
      </w:pPr>
      <w:r w:rsidRPr="007F5E13">
        <w:t>Web stranica je jasno strukturirana, s detaljnim opisima proizvoda, filtrima i mogućnošću online plaćanja. U kontekstu ovog završnog rada, Pet Centar može poslužiti kao primjer uspješne organizacije web trgovine i korisničkog sučelja, iako funkcionalno ne zadovoljava sve zahtjeve za direktnu kupnju ljubimaca.</w:t>
      </w:r>
    </w:p>
    <w:p w14:paraId="1594C69F" w14:textId="1861AD65" w:rsidR="00135B5D" w:rsidRDefault="00135B5D" w:rsidP="007F5E13">
      <w:pPr>
        <w:pStyle w:val="StandardWeb"/>
        <w:spacing w:line="360" w:lineRule="auto"/>
        <w:jc w:val="both"/>
      </w:pPr>
      <w:r w:rsidRPr="00135B5D">
        <w:drawing>
          <wp:inline distT="0" distB="0" distL="0" distR="0" wp14:anchorId="7645AD11" wp14:editId="1E2602D7">
            <wp:extent cx="5939790" cy="2844800"/>
            <wp:effectExtent l="0" t="0" r="3810" b="0"/>
            <wp:docPr id="130006867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068670" name=""/>
                    <pic:cNvPicPr/>
                  </pic:nvPicPr>
                  <pic:blipFill>
                    <a:blip r:embed="rId9"/>
                    <a:stretch>
                      <a:fillRect/>
                    </a:stretch>
                  </pic:blipFill>
                  <pic:spPr>
                    <a:xfrm>
                      <a:off x="0" y="0"/>
                      <a:ext cx="5939790" cy="2844800"/>
                    </a:xfrm>
                    <a:prstGeom prst="rect">
                      <a:avLst/>
                    </a:prstGeom>
                  </pic:spPr>
                </pic:pic>
              </a:graphicData>
            </a:graphic>
          </wp:inline>
        </w:drawing>
      </w:r>
    </w:p>
    <w:p w14:paraId="029D9471" w14:textId="4C10FB94" w:rsidR="00135B5D" w:rsidRPr="007F5E13" w:rsidRDefault="00135B5D" w:rsidP="007F5E13">
      <w:pPr>
        <w:pStyle w:val="StandardWeb"/>
        <w:spacing w:line="360" w:lineRule="auto"/>
        <w:jc w:val="both"/>
      </w:pPr>
      <w:r>
        <w:rPr>
          <w:noProof/>
        </w:rPr>
        <mc:AlternateContent>
          <mc:Choice Requires="wps">
            <w:drawing>
              <wp:anchor distT="45720" distB="45720" distL="114300" distR="114300" simplePos="0" relativeHeight="251741184" behindDoc="0" locked="0" layoutInCell="1" allowOverlap="1" wp14:anchorId="42902ED0" wp14:editId="2A8CE932">
                <wp:simplePos x="0" y="0"/>
                <wp:positionH relativeFrom="margin">
                  <wp:align>center</wp:align>
                </wp:positionH>
                <wp:positionV relativeFrom="paragraph">
                  <wp:posOffset>11478</wp:posOffset>
                </wp:positionV>
                <wp:extent cx="2740025" cy="301625"/>
                <wp:effectExtent l="0" t="0" r="3175" b="3175"/>
                <wp:wrapSquare wrapText="bothSides"/>
                <wp:docPr id="217"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0025" cy="301625"/>
                        </a:xfrm>
                        <a:prstGeom prst="rect">
                          <a:avLst/>
                        </a:prstGeom>
                        <a:solidFill>
                          <a:srgbClr val="FFFFFF"/>
                        </a:solidFill>
                        <a:ln w="9525">
                          <a:noFill/>
                          <a:miter lim="800000"/>
                          <a:headEnd/>
                          <a:tailEnd/>
                        </a:ln>
                      </wps:spPr>
                      <wps:txbx>
                        <w:txbxContent>
                          <w:p w14:paraId="0657E42D" w14:textId="7A896DA4" w:rsidR="00135B5D" w:rsidRPr="00135B5D" w:rsidRDefault="00135B5D">
                            <w:pPr>
                              <w:rPr>
                                <w:rStyle w:val="Naglaeno"/>
                              </w:rPr>
                            </w:pPr>
                            <w:r w:rsidRPr="00135B5D">
                              <w:rPr>
                                <w:rStyle w:val="Naglaeno"/>
                              </w:rPr>
                              <w:t xml:space="preserve">Slika 2.2. </w:t>
                            </w:r>
                            <w:r w:rsidRPr="00135B5D">
                              <w:rPr>
                                <w:rStyle w:val="Naglaeno"/>
                                <w:b w:val="0"/>
                                <w:bCs w:val="0"/>
                              </w:rPr>
                              <w:t>Prikaz ponude na</w:t>
                            </w:r>
                            <w:r w:rsidRPr="00135B5D">
                              <w:rPr>
                                <w:rStyle w:val="Naglaeno"/>
                              </w:rPr>
                              <w:t xml:space="preserve"> </w:t>
                            </w:r>
                            <w:r w:rsidRPr="00135B5D">
                              <w:rPr>
                                <w:rStyle w:val="Naglaeno"/>
                                <w:b w:val="0"/>
                                <w:bCs w:val="0"/>
                              </w:rPr>
                              <w:t>Petcentar.h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02ED0" id="Tekstni okvir 2" o:spid="_x0000_s1027" type="#_x0000_t202" style="position:absolute;left:0;text-align:left;margin-left:0;margin-top:.9pt;width:215.75pt;height:23.75pt;z-index:2517411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" stroked="f">
                <v:textbox>
                  <w:txbxContent>
                    <w:p w14:paraId="0657E42D" w14:textId="7A896DA4" w:rsidR="00135B5D" w:rsidRPr="00135B5D" w:rsidRDefault="00135B5D">
                      <w:pPr>
                        <w:rPr>
                          <w:rStyle w:val="Naglaeno"/>
                        </w:rPr>
                      </w:pPr>
                      <w:r w:rsidRPr="00135B5D">
                        <w:rPr>
                          <w:rStyle w:val="Naglaeno"/>
                        </w:rPr>
                        <w:t xml:space="preserve">Slika 2.2. </w:t>
                      </w:r>
                      <w:r w:rsidRPr="00135B5D">
                        <w:rPr>
                          <w:rStyle w:val="Naglaeno"/>
                          <w:b w:val="0"/>
                          <w:bCs w:val="0"/>
                        </w:rPr>
                        <w:t>Prikaz ponude na</w:t>
                      </w:r>
                      <w:r w:rsidRPr="00135B5D">
                        <w:rPr>
                          <w:rStyle w:val="Naglaeno"/>
                        </w:rPr>
                        <w:t xml:space="preserve"> </w:t>
                      </w:r>
                      <w:r w:rsidRPr="00135B5D">
                        <w:rPr>
                          <w:rStyle w:val="Naglaeno"/>
                          <w:b w:val="0"/>
                          <w:bCs w:val="0"/>
                        </w:rPr>
                        <w:t>Petcentar.hr</w:t>
                      </w:r>
                    </w:p>
                  </w:txbxContent>
                </v:textbox>
                <w10:wrap type="square" anchorx="margin"/>
              </v:shape>
            </w:pict>
          </mc:Fallback>
        </mc:AlternateContent>
      </w:r>
    </w:p>
    <w:p w14:paraId="15C8F6EF" w14:textId="3347BDDC" w:rsidR="007F5E13" w:rsidRPr="007F5E13" w:rsidRDefault="007F5E13" w:rsidP="007F5E13">
      <w:pPr>
        <w:pStyle w:val="StandardWeb"/>
        <w:spacing w:line="360" w:lineRule="auto"/>
        <w:jc w:val="both"/>
      </w:pPr>
    </w:p>
    <w:p w14:paraId="59B5FB53" w14:textId="3237852E" w:rsidR="007F5E13" w:rsidRPr="007F5E13" w:rsidRDefault="007F5E13" w:rsidP="007F5E13">
      <w:pPr>
        <w:pStyle w:val="Naslov3"/>
        <w:rPr>
          <w:rFonts w:eastAsia="Times New Roman"/>
        </w:rPr>
      </w:pPr>
      <w:bookmarkStart w:id="9" w:name="_Toc200637665"/>
      <w:r w:rsidRPr="007F5E13">
        <w:rPr>
          <w:rFonts w:eastAsia="Times New Roman"/>
        </w:rPr>
        <w:lastRenderedPageBreak/>
        <w:t>ZooCity</w:t>
      </w:r>
      <w:bookmarkEnd w:id="9"/>
    </w:p>
    <w:p w14:paraId="35778A73" w14:textId="77777777" w:rsidR="007F5E13" w:rsidRPr="007F5E13" w:rsidRDefault="007F5E13" w:rsidP="007F5E13">
      <w:pPr>
        <w:pStyle w:val="StandardWeb"/>
        <w:spacing w:line="360" w:lineRule="auto"/>
        <w:jc w:val="both"/>
      </w:pPr>
      <w:r w:rsidRPr="007F5E13">
        <w:t>Zoocity.hr nudi sličan asortiman kao i Pet Centar, a također raspolaže vlastitim fizičkim poslovnicama. Web stranica omogućuje registraciju korisnika, dodavanje proizvoda u košaricu i praćenje narudžbi. Periodično nudi akcije i pogodnosti, poput besplatne dostave ili kupona za popust. Životinje se ne prodaju putem online sustava, ali se ponekad nude informacije o dostupnim ljubimcima u poslovnicama.</w:t>
      </w:r>
    </w:p>
    <w:p w14:paraId="46073BD0" w14:textId="77777777" w:rsidR="007F5E13" w:rsidRDefault="007F5E13" w:rsidP="007F5E13">
      <w:pPr>
        <w:pStyle w:val="StandardWeb"/>
        <w:spacing w:line="360" w:lineRule="auto"/>
        <w:jc w:val="both"/>
      </w:pPr>
      <w:r w:rsidRPr="007F5E13">
        <w:t>Iako ova stranica ne nudi direktnu e-prodaju životinja, primjer je modernog i profesionalno dizajniranog sučelja koje može poslužiti kao inspiracija u tehničkoj realizaciji i korisničkom iskustvu.</w:t>
      </w:r>
    </w:p>
    <w:p w14:paraId="3940B98D" w14:textId="0E8D35A4" w:rsidR="00135B5D" w:rsidRDefault="00135B5D" w:rsidP="007F5E13">
      <w:pPr>
        <w:pStyle w:val="StandardWeb"/>
        <w:spacing w:line="360" w:lineRule="auto"/>
        <w:jc w:val="both"/>
      </w:pPr>
      <w:r w:rsidRPr="00135B5D">
        <w:drawing>
          <wp:inline distT="0" distB="0" distL="0" distR="0" wp14:anchorId="5A4F93BE" wp14:editId="06BBF760">
            <wp:extent cx="5939790" cy="2858135"/>
            <wp:effectExtent l="0" t="0" r="3810" b="0"/>
            <wp:docPr id="2132715859"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715859" name=""/>
                    <pic:cNvPicPr/>
                  </pic:nvPicPr>
                  <pic:blipFill>
                    <a:blip r:embed="rId10"/>
                    <a:stretch>
                      <a:fillRect/>
                    </a:stretch>
                  </pic:blipFill>
                  <pic:spPr>
                    <a:xfrm>
                      <a:off x="0" y="0"/>
                      <a:ext cx="5939790" cy="2858135"/>
                    </a:xfrm>
                    <a:prstGeom prst="rect">
                      <a:avLst/>
                    </a:prstGeom>
                  </pic:spPr>
                </pic:pic>
              </a:graphicData>
            </a:graphic>
          </wp:inline>
        </w:drawing>
      </w:r>
    </w:p>
    <w:p w14:paraId="1E8E72D5" w14:textId="1D6E4C66" w:rsidR="007F5E13" w:rsidRPr="007F5E13" w:rsidRDefault="00135B5D" w:rsidP="007F5E13">
      <w:pPr>
        <w:pStyle w:val="StandardWeb"/>
        <w:spacing w:line="360" w:lineRule="auto"/>
        <w:jc w:val="both"/>
      </w:pPr>
      <w:r>
        <w:rPr>
          <w:noProof/>
        </w:rPr>
        <mc:AlternateContent>
          <mc:Choice Requires="wps">
            <w:drawing>
              <wp:anchor distT="45720" distB="45720" distL="114300" distR="114300" simplePos="0" relativeHeight="251743232" behindDoc="0" locked="0" layoutInCell="1" allowOverlap="1" wp14:anchorId="405234DE" wp14:editId="4FF3A317">
                <wp:simplePos x="0" y="0"/>
                <wp:positionH relativeFrom="margin">
                  <wp:align>center</wp:align>
                </wp:positionH>
                <wp:positionV relativeFrom="paragraph">
                  <wp:posOffset>11622</wp:posOffset>
                </wp:positionV>
                <wp:extent cx="2449830" cy="258445"/>
                <wp:effectExtent l="0" t="0" r="7620" b="8255"/>
                <wp:wrapSquare wrapText="bothSides"/>
                <wp:docPr id="1906325444"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258445"/>
                        </a:xfrm>
                        <a:prstGeom prst="rect">
                          <a:avLst/>
                        </a:prstGeom>
                        <a:solidFill>
                          <a:srgbClr val="FFFFFF"/>
                        </a:solidFill>
                        <a:ln w="9525">
                          <a:noFill/>
                          <a:miter lim="800000"/>
                          <a:headEnd/>
                          <a:tailEnd/>
                        </a:ln>
                      </wps:spPr>
                      <wps:txbx>
                        <w:txbxContent>
                          <w:p w14:paraId="2C552DB1" w14:textId="4A57AE10" w:rsidR="00135B5D" w:rsidRPr="00135B5D" w:rsidRDefault="00135B5D">
                            <w:pPr>
                              <w:rPr>
                                <w:rStyle w:val="Naglaeno"/>
                              </w:rPr>
                            </w:pPr>
                            <w:r w:rsidRPr="00135B5D">
                              <w:rPr>
                                <w:rStyle w:val="Naglaeno"/>
                              </w:rPr>
                              <w:t xml:space="preserve">Slika 2.3. </w:t>
                            </w:r>
                            <w:r w:rsidRPr="00135B5D">
                              <w:rPr>
                                <w:rStyle w:val="Naglaeno"/>
                                <w:b w:val="0"/>
                                <w:bCs w:val="0"/>
                              </w:rPr>
                              <w:t>Početna stranice Zoo</w:t>
                            </w:r>
                            <w:r w:rsidRPr="00135B5D">
                              <w:rPr>
                                <w:rStyle w:val="Naglaeno"/>
                              </w:rPr>
                              <w:t xml:space="preserve"> </w:t>
                            </w:r>
                            <w:r w:rsidRPr="00135B5D">
                              <w:rPr>
                                <w:rStyle w:val="Naglaeno"/>
                                <w:b w:val="0"/>
                                <w:bCs w:val="0"/>
                              </w:rPr>
                              <w:t>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5234DE" id="_x0000_s1028" type="#_x0000_t202" style="position:absolute;left:0;text-align:left;margin-left:0;margin-top:.9pt;width:192.9pt;height:20.35pt;z-index:2517432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" stroked="f">
                <v:textbox>
                  <w:txbxContent>
                    <w:p w14:paraId="2C552DB1" w14:textId="4A57AE10" w:rsidR="00135B5D" w:rsidRPr="00135B5D" w:rsidRDefault="00135B5D">
                      <w:pPr>
                        <w:rPr>
                          <w:rStyle w:val="Naglaeno"/>
                        </w:rPr>
                      </w:pPr>
                      <w:r w:rsidRPr="00135B5D">
                        <w:rPr>
                          <w:rStyle w:val="Naglaeno"/>
                        </w:rPr>
                        <w:t xml:space="preserve">Slika 2.3. </w:t>
                      </w:r>
                      <w:r w:rsidRPr="00135B5D">
                        <w:rPr>
                          <w:rStyle w:val="Naglaeno"/>
                          <w:b w:val="0"/>
                          <w:bCs w:val="0"/>
                        </w:rPr>
                        <w:t>Početna stranice Zoo</w:t>
                      </w:r>
                      <w:r w:rsidRPr="00135B5D">
                        <w:rPr>
                          <w:rStyle w:val="Naglaeno"/>
                        </w:rPr>
                        <w:t xml:space="preserve"> </w:t>
                      </w:r>
                      <w:r w:rsidRPr="00135B5D">
                        <w:rPr>
                          <w:rStyle w:val="Naglaeno"/>
                          <w:b w:val="0"/>
                          <w:bCs w:val="0"/>
                        </w:rPr>
                        <w:t>City</w:t>
                      </w:r>
                    </w:p>
                  </w:txbxContent>
                </v:textbox>
                <w10:wrap type="square" anchorx="margin"/>
              </v:shape>
            </w:pict>
          </mc:Fallback>
        </mc:AlternateContent>
      </w:r>
    </w:p>
    <w:p w14:paraId="59D807CE" w14:textId="6A728675" w:rsidR="007F5E13" w:rsidRPr="007F5E13" w:rsidRDefault="007F5E13" w:rsidP="007F5E13">
      <w:pPr>
        <w:pStyle w:val="Naslov3"/>
        <w:rPr>
          <w:rFonts w:eastAsia="Times New Roman"/>
        </w:rPr>
      </w:pPr>
      <w:bookmarkStart w:id="10" w:name="_Toc200637666"/>
      <w:r w:rsidRPr="007F5E13">
        <w:rPr>
          <w:rFonts w:eastAsia="Times New Roman"/>
        </w:rPr>
        <w:t>Petfinder (SAD)</w:t>
      </w:r>
      <w:bookmarkEnd w:id="10"/>
    </w:p>
    <w:p w14:paraId="4FB04D0A" w14:textId="77777777" w:rsidR="007F5E13" w:rsidRPr="007F5E13" w:rsidRDefault="007F5E13" w:rsidP="007F5E13">
      <w:pPr>
        <w:pStyle w:val="StandardWeb"/>
        <w:spacing w:line="360" w:lineRule="auto"/>
        <w:jc w:val="both"/>
      </w:pPr>
      <w:r w:rsidRPr="007F5E13">
        <w:t>Petfinder.com je poznata američka platforma za udomljavanje životinja. Riječ je o naprednom sustavu koji omogućuje korisnicima da pomoću više kriterija (vrsta, veličina, lokacija, starost, posebne potrebe itd.) pronađu životinju za udomljavanje. Stranica nudi detaljne profile ljubimaca s više slika, opisima ponašanja i uvjeta, te poveznicama na skloništa ili udruge koje ih udomljavaju.</w:t>
      </w:r>
    </w:p>
    <w:p w14:paraId="3988655B" w14:textId="77777777" w:rsidR="007F5E13" w:rsidRDefault="007F5E13" w:rsidP="007F5E13">
      <w:pPr>
        <w:pStyle w:val="StandardWeb"/>
        <w:spacing w:line="360" w:lineRule="auto"/>
        <w:jc w:val="both"/>
      </w:pPr>
      <w:r w:rsidRPr="007F5E13">
        <w:t>Iako se fokusira na udomljavanje, a ne prodaju, Petfinder predstavlja primjer napredne web aplikacije u kontekstu funkcionalnosti, filtriranja i korisničke interakcije te može poslužiti kao uzor za određene funkcionalne komponente buduće aplikacije.</w:t>
      </w:r>
    </w:p>
    <w:p w14:paraId="5CE762DB" w14:textId="4F7736A1" w:rsidR="00135B5D" w:rsidRDefault="001D396F" w:rsidP="007F5E13">
      <w:pPr>
        <w:pStyle w:val="StandardWeb"/>
        <w:spacing w:line="360" w:lineRule="auto"/>
        <w:jc w:val="both"/>
      </w:pPr>
      <w:r w:rsidRPr="001D396F">
        <w:lastRenderedPageBreak/>
        <w:drawing>
          <wp:inline distT="0" distB="0" distL="0" distR="0" wp14:anchorId="2B779CD3" wp14:editId="44015928">
            <wp:extent cx="5939790" cy="2844165"/>
            <wp:effectExtent l="0" t="0" r="3810" b="0"/>
            <wp:docPr id="1877808648"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08648" name=""/>
                    <pic:cNvPicPr/>
                  </pic:nvPicPr>
                  <pic:blipFill>
                    <a:blip r:embed="rId11"/>
                    <a:stretch>
                      <a:fillRect/>
                    </a:stretch>
                  </pic:blipFill>
                  <pic:spPr>
                    <a:xfrm>
                      <a:off x="0" y="0"/>
                      <a:ext cx="5939790" cy="2844165"/>
                    </a:xfrm>
                    <a:prstGeom prst="rect">
                      <a:avLst/>
                    </a:prstGeom>
                  </pic:spPr>
                </pic:pic>
              </a:graphicData>
            </a:graphic>
          </wp:inline>
        </w:drawing>
      </w:r>
    </w:p>
    <w:p w14:paraId="086E1FB0" w14:textId="579CA029" w:rsidR="001D396F" w:rsidRPr="007F5E13" w:rsidRDefault="001D396F" w:rsidP="007F5E13">
      <w:pPr>
        <w:pStyle w:val="StandardWeb"/>
        <w:spacing w:line="360" w:lineRule="auto"/>
        <w:jc w:val="both"/>
      </w:pPr>
      <w:r>
        <w:rPr>
          <w:noProof/>
        </w:rPr>
        <mc:AlternateContent>
          <mc:Choice Requires="wps">
            <w:drawing>
              <wp:anchor distT="45720" distB="45720" distL="114300" distR="114300" simplePos="0" relativeHeight="251745280" behindDoc="0" locked="0" layoutInCell="1" allowOverlap="1" wp14:anchorId="2EB92388" wp14:editId="7B977DF8">
                <wp:simplePos x="0" y="0"/>
                <wp:positionH relativeFrom="page">
                  <wp:align>center</wp:align>
                </wp:positionH>
                <wp:positionV relativeFrom="paragraph">
                  <wp:posOffset>9525</wp:posOffset>
                </wp:positionV>
                <wp:extent cx="2337435" cy="275590"/>
                <wp:effectExtent l="0" t="0" r="5715" b="0"/>
                <wp:wrapSquare wrapText="bothSides"/>
                <wp:docPr id="1722697948"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7435" cy="275590"/>
                        </a:xfrm>
                        <a:prstGeom prst="rect">
                          <a:avLst/>
                        </a:prstGeom>
                        <a:solidFill>
                          <a:srgbClr val="FFFFFF"/>
                        </a:solidFill>
                        <a:ln w="9525">
                          <a:noFill/>
                          <a:miter lim="800000"/>
                          <a:headEnd/>
                          <a:tailEnd/>
                        </a:ln>
                      </wps:spPr>
                      <wps:txbx>
                        <w:txbxContent>
                          <w:p w14:paraId="5AEC6DA6" w14:textId="293F3852" w:rsidR="001D396F" w:rsidRPr="001D396F" w:rsidRDefault="001D396F">
                            <w:pPr>
                              <w:rPr>
                                <w:rStyle w:val="Naglaeno"/>
                              </w:rPr>
                            </w:pPr>
                            <w:r w:rsidRPr="001D396F">
                              <w:rPr>
                                <w:rStyle w:val="Naglaeno"/>
                              </w:rPr>
                              <w:t xml:space="preserve">Slika 2.4. </w:t>
                            </w:r>
                            <w:r w:rsidRPr="001D396F">
                              <w:rPr>
                                <w:rStyle w:val="Naglaeno"/>
                                <w:b w:val="0"/>
                                <w:bCs w:val="0"/>
                              </w:rPr>
                              <w:t>Prikaz stranice Petfi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92388" id="_x0000_s1029" type="#_x0000_t202" style="position:absolute;left:0;text-align:left;margin-left:0;margin-top:.75pt;width:184.05pt;height:21.7pt;z-index:2517452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" stroked="f">
                <v:textbox>
                  <w:txbxContent>
                    <w:p w14:paraId="5AEC6DA6" w14:textId="293F3852" w:rsidR="001D396F" w:rsidRPr="001D396F" w:rsidRDefault="001D396F">
                      <w:pPr>
                        <w:rPr>
                          <w:rStyle w:val="Naglaeno"/>
                        </w:rPr>
                      </w:pPr>
                      <w:r w:rsidRPr="001D396F">
                        <w:rPr>
                          <w:rStyle w:val="Naglaeno"/>
                        </w:rPr>
                        <w:t xml:space="preserve">Slika 2.4. </w:t>
                      </w:r>
                      <w:r w:rsidRPr="001D396F">
                        <w:rPr>
                          <w:rStyle w:val="Naglaeno"/>
                          <w:b w:val="0"/>
                          <w:bCs w:val="0"/>
                        </w:rPr>
                        <w:t>Prikaz stranice Petfinder</w:t>
                      </w:r>
                    </w:p>
                  </w:txbxContent>
                </v:textbox>
                <w10:wrap type="square" anchorx="page"/>
              </v:shape>
            </w:pict>
          </mc:Fallback>
        </mc:AlternateContent>
      </w:r>
    </w:p>
    <w:p w14:paraId="1A14DE29" w14:textId="77777777" w:rsidR="007F5E13" w:rsidRDefault="007F5E13" w:rsidP="0087755B">
      <w:pPr>
        <w:pStyle w:val="StandardWeb"/>
        <w:spacing w:line="360" w:lineRule="auto"/>
        <w:jc w:val="both"/>
      </w:pPr>
    </w:p>
    <w:p w14:paraId="00335937" w14:textId="77777777" w:rsidR="0087755B" w:rsidRPr="0087755B" w:rsidRDefault="0087755B" w:rsidP="0087755B">
      <w:pPr>
        <w:pStyle w:val="StandardWeb"/>
        <w:spacing w:line="360" w:lineRule="auto"/>
        <w:jc w:val="both"/>
      </w:pPr>
    </w:p>
    <w:p w14:paraId="4C320C03" w14:textId="77777777" w:rsidR="0087755B" w:rsidRDefault="0087755B" w:rsidP="0087755B">
      <w:pPr>
        <w:pStyle w:val="StandardWeb"/>
        <w:spacing w:line="360" w:lineRule="auto"/>
        <w:jc w:val="both"/>
      </w:pPr>
    </w:p>
    <w:p w14:paraId="07238CF1" w14:textId="77777777" w:rsidR="00F660FC" w:rsidRDefault="00F660FC" w:rsidP="00F660FC"/>
    <w:p w14:paraId="705A2540" w14:textId="77777777" w:rsidR="00F660FC" w:rsidRDefault="00F660FC" w:rsidP="00F660FC"/>
    <w:p w14:paraId="272F116E" w14:textId="77777777" w:rsidR="00F660FC" w:rsidRDefault="00F660FC" w:rsidP="00F660FC"/>
    <w:p w14:paraId="7FE4BBCF" w14:textId="77777777" w:rsidR="00F660FC" w:rsidRDefault="00F660FC" w:rsidP="00F660FC"/>
    <w:p w14:paraId="255AB53D" w14:textId="77777777" w:rsidR="00F660FC" w:rsidRDefault="00F660FC" w:rsidP="00F660FC"/>
    <w:p w14:paraId="420D19DA" w14:textId="77777777" w:rsidR="00F660FC" w:rsidRDefault="00F660FC" w:rsidP="00F660FC"/>
    <w:p w14:paraId="6AD3DFC9" w14:textId="77777777" w:rsidR="00F660FC" w:rsidRDefault="00F660FC" w:rsidP="00F660FC"/>
    <w:p w14:paraId="7364D548" w14:textId="77777777" w:rsidR="00F660FC" w:rsidRDefault="00F660FC" w:rsidP="00F660FC"/>
    <w:p w14:paraId="300A7D54" w14:textId="73214DDE" w:rsidR="001D396F" w:rsidRPr="00F660FC" w:rsidRDefault="001D396F" w:rsidP="00F660FC"/>
    <w:p w14:paraId="192EA74A" w14:textId="77777777" w:rsidR="00F660FC" w:rsidRPr="00F660FC" w:rsidRDefault="00F660FC" w:rsidP="00F660FC"/>
    <w:p w14:paraId="70C2DD2E" w14:textId="43C58BF7" w:rsidR="001D396F" w:rsidRDefault="001D396F" w:rsidP="00CE4BDD">
      <w:pPr>
        <w:pStyle w:val="Naslov1"/>
      </w:pPr>
      <w:bookmarkStart w:id="11" w:name="_Toc200637667"/>
      <w:r w:rsidRPr="001D396F">
        <w:lastRenderedPageBreak/>
        <w:t>PRIMJENJENE TEHNOLOGIJE I ALATI</w:t>
      </w:r>
      <w:bookmarkEnd w:id="11"/>
    </w:p>
    <w:p w14:paraId="65FAA52E" w14:textId="77777777" w:rsidR="001D396F" w:rsidRPr="001D396F" w:rsidRDefault="001D396F" w:rsidP="001D396F">
      <w:r w:rsidRPr="001D396F">
        <w:t>U razvoju web aplikacije za kupnju domaćih životinja korišten je skup alata i tehnologija koji omogućuju izradu funkcionalnog, vizualno preglednog i responzivnog rješenja. Odabir tehnologija temelji se na jednostavnosti integracije, širokoj podršci u zajednici i dostupnosti dokumentacije, što je bilo osobito važno pri implementaciji uz podršku velikog jezičnog modela.</w:t>
      </w:r>
    </w:p>
    <w:p w14:paraId="1B2C62B8" w14:textId="7C840AD9" w:rsidR="001D396F" w:rsidRPr="001D396F" w:rsidRDefault="001D396F" w:rsidP="001D396F">
      <w:r w:rsidRPr="001D396F">
        <w:t>U nastavku su opisane ključne tehnologije koje su korištene u izradi aplikacije.</w:t>
      </w:r>
    </w:p>
    <w:p w14:paraId="10D3FDD8" w14:textId="587762B4" w:rsidR="001D396F" w:rsidRPr="001D396F" w:rsidRDefault="001D396F" w:rsidP="001D396F">
      <w:pPr>
        <w:pStyle w:val="Naslov2"/>
      </w:pPr>
      <w:bookmarkStart w:id="12" w:name="_Toc200637668"/>
      <w:r w:rsidRPr="001D396F">
        <w:t>HTML</w:t>
      </w:r>
      <w:bookmarkEnd w:id="12"/>
    </w:p>
    <w:p w14:paraId="2FBE0882" w14:textId="77777777" w:rsidR="001D396F" w:rsidRPr="001D396F" w:rsidRDefault="001D396F" w:rsidP="001D396F">
      <w:r w:rsidRPr="001D396F">
        <w:t xml:space="preserve">HTML (eng. </w:t>
      </w:r>
      <w:r w:rsidRPr="001D396F">
        <w:rPr>
          <w:i/>
          <w:iCs/>
        </w:rPr>
        <w:t>HyperText Markup Language</w:t>
      </w:r>
      <w:r w:rsidRPr="001D396F">
        <w:t>) korišten je za izradu strukture svih stranica web aplikacije. Definirani su osnovni elementi kao što su zaglavlje, navigacija, glavni sadržaj i podnožje. Također, izrađene su komponente poput kartica za prikaz životinja, forme za dodavanje novih unosa te košarica za kupnju.</w:t>
      </w:r>
    </w:p>
    <w:p w14:paraId="009A1D19" w14:textId="72E484AF" w:rsidR="001D396F" w:rsidRDefault="001D396F" w:rsidP="001D396F">
      <w:r w:rsidRPr="001D396F">
        <w:t>Korištenjem semantičkih HTML elemenata, kao što su &lt;header&gt;, &lt;section&gt;, &lt;article&gt; i &lt;footer&gt;, postignuta je jasna i logična struktura sadržaja, što pridonosi pristupačnosti i razumljivosti koda.</w:t>
      </w:r>
    </w:p>
    <w:p w14:paraId="667C9EC6" w14:textId="50C20968" w:rsidR="008C1715" w:rsidRDefault="008C1715" w:rsidP="001D396F">
      <w:r>
        <w:rPr>
          <w:noProof/>
        </w:rPr>
        <mc:AlternateContent>
          <mc:Choice Requires="wps">
            <w:drawing>
              <wp:anchor distT="45720" distB="45720" distL="114300" distR="114300" simplePos="0" relativeHeight="251747328" behindDoc="0" locked="0" layoutInCell="1" allowOverlap="1" wp14:anchorId="77C924BF" wp14:editId="56827116">
                <wp:simplePos x="0" y="0"/>
                <wp:positionH relativeFrom="page">
                  <wp:align>center</wp:align>
                </wp:positionH>
                <wp:positionV relativeFrom="paragraph">
                  <wp:posOffset>5715</wp:posOffset>
                </wp:positionV>
                <wp:extent cx="3398520" cy="1543685"/>
                <wp:effectExtent l="0" t="0" r="11430" b="18415"/>
                <wp:wrapSquare wrapText="bothSides"/>
                <wp:docPr id="1098440332"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8520" cy="1543685"/>
                        </a:xfrm>
                        <a:prstGeom prst="rect">
                          <a:avLst/>
                        </a:prstGeom>
                        <a:solidFill>
                          <a:srgbClr val="FFFFFF"/>
                        </a:solidFill>
                        <a:ln w="9525">
                          <a:solidFill>
                            <a:schemeClr val="tx1"/>
                          </a:solidFill>
                          <a:miter lim="800000"/>
                          <a:headEnd/>
                          <a:tailEnd/>
                        </a:ln>
                      </wps:spPr>
                      <wps:txbx>
                        <w:txbxContent>
                          <w:p w14:paraId="4A2E8504" w14:textId="77777777" w:rsidR="008C1715" w:rsidRDefault="008C1715" w:rsidP="008C1715">
                            <w:pPr>
                              <w:pStyle w:val="Code"/>
                            </w:pPr>
                            <w:r>
                              <w:t>&lt;div class="animal-card"&gt;</w:t>
                            </w:r>
                          </w:p>
                          <w:p w14:paraId="75B1D898" w14:textId="77777777" w:rsidR="008C1715" w:rsidRDefault="008C1715" w:rsidP="008C1715">
                            <w:pPr>
                              <w:pStyle w:val="Code"/>
                            </w:pPr>
                            <w:r>
                              <w:t xml:space="preserve">  &lt;img src="pas.jpg" alt="Pas" class="animal-image"&gt;</w:t>
                            </w:r>
                          </w:p>
                          <w:p w14:paraId="42CF3FDF" w14:textId="77777777" w:rsidR="008C1715" w:rsidRDefault="008C1715" w:rsidP="008C1715">
                            <w:pPr>
                              <w:pStyle w:val="Code"/>
                            </w:pPr>
                            <w:r>
                              <w:t xml:space="preserve">  &lt;h3&gt;Njemački ovčar&lt;/h3&gt;</w:t>
                            </w:r>
                          </w:p>
                          <w:p w14:paraId="23D22335" w14:textId="77777777" w:rsidR="008C1715" w:rsidRDefault="008C1715" w:rsidP="008C1715">
                            <w:pPr>
                              <w:pStyle w:val="Code"/>
                            </w:pPr>
                            <w:r>
                              <w:t xml:space="preserve">  &lt;p&gt;Spol: Mužjak&lt;/p&gt;</w:t>
                            </w:r>
                          </w:p>
                          <w:p w14:paraId="4F9D6FE2" w14:textId="77777777" w:rsidR="008C1715" w:rsidRDefault="008C1715" w:rsidP="008C1715">
                            <w:pPr>
                              <w:pStyle w:val="Code"/>
                            </w:pPr>
                            <w:r>
                              <w:t xml:space="preserve">  &lt;p&gt;Starost: 2 godine&lt;/p&gt;</w:t>
                            </w:r>
                          </w:p>
                          <w:p w14:paraId="65DA23D1" w14:textId="77777777" w:rsidR="008C1715" w:rsidRDefault="008C1715" w:rsidP="008C1715">
                            <w:pPr>
                              <w:pStyle w:val="Code"/>
                            </w:pPr>
                            <w:r>
                              <w:t xml:space="preserve">  &lt;p&gt;Cijena: 300 €&lt;/p&gt;</w:t>
                            </w:r>
                          </w:p>
                          <w:p w14:paraId="7C9CE648" w14:textId="77777777" w:rsidR="008C1715" w:rsidRDefault="008C1715" w:rsidP="008C1715">
                            <w:pPr>
                              <w:pStyle w:val="Code"/>
                            </w:pPr>
                            <w:r>
                              <w:t xml:space="preserve">  &lt;button onclick="dodajUKosaricu()"&gt;Dodaj u košaricu&lt;/button&gt;</w:t>
                            </w:r>
                          </w:p>
                          <w:p w14:paraId="791E7509" w14:textId="792CB745" w:rsidR="008C1715" w:rsidRDefault="008C1715" w:rsidP="008C1715">
                            <w:pPr>
                              <w:pStyle w:val="Code"/>
                            </w:pPr>
                            <w:r>
                              <w:t>&lt;/div&gt;</w:t>
                            </w:r>
                          </w:p>
                          <w:p w14:paraId="7CDDB66D" w14:textId="7515FB58" w:rsidR="008C1715" w:rsidRDefault="008C1715" w:rsidP="008C1715">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924BF" id="_x0000_s1030" type="#_x0000_t202" style="position:absolute;left:0;text-align:left;margin-left:0;margin-top:.45pt;width:267.6pt;height:121.55pt;z-index:25174732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" strokecolor="black [3213]">
                <v:textbox>
                  <w:txbxContent>
                    <w:p w14:paraId="4A2E8504" w14:textId="77777777" w:rsidR="008C1715" w:rsidRDefault="008C1715" w:rsidP="008C1715">
                      <w:pPr>
                        <w:pStyle w:val="Code"/>
                      </w:pPr>
                      <w:r>
                        <w:t>&lt;div class="animal-card"&gt;</w:t>
                      </w:r>
                    </w:p>
                    <w:p w14:paraId="75B1D898" w14:textId="77777777" w:rsidR="008C1715" w:rsidRDefault="008C1715" w:rsidP="008C1715">
                      <w:pPr>
                        <w:pStyle w:val="Code"/>
                      </w:pPr>
                      <w:r>
                        <w:t xml:space="preserve">  &lt;img src="pas.jpg" alt="Pas" class="animal-image"&gt;</w:t>
                      </w:r>
                    </w:p>
                    <w:p w14:paraId="42CF3FDF" w14:textId="77777777" w:rsidR="008C1715" w:rsidRDefault="008C1715" w:rsidP="008C1715">
                      <w:pPr>
                        <w:pStyle w:val="Code"/>
                      </w:pPr>
                      <w:r>
                        <w:t xml:space="preserve">  &lt;h3&gt;Njemački ovčar&lt;/h3&gt;</w:t>
                      </w:r>
                    </w:p>
                    <w:p w14:paraId="23D22335" w14:textId="77777777" w:rsidR="008C1715" w:rsidRDefault="008C1715" w:rsidP="008C1715">
                      <w:pPr>
                        <w:pStyle w:val="Code"/>
                      </w:pPr>
                      <w:r>
                        <w:t xml:space="preserve">  &lt;p&gt;Spol: Mužjak&lt;/p&gt;</w:t>
                      </w:r>
                    </w:p>
                    <w:p w14:paraId="4F9D6FE2" w14:textId="77777777" w:rsidR="008C1715" w:rsidRDefault="008C1715" w:rsidP="008C1715">
                      <w:pPr>
                        <w:pStyle w:val="Code"/>
                      </w:pPr>
                      <w:r>
                        <w:t xml:space="preserve">  &lt;p&gt;Starost: 2 godine&lt;/p&gt;</w:t>
                      </w:r>
                    </w:p>
                    <w:p w14:paraId="65DA23D1" w14:textId="77777777" w:rsidR="008C1715" w:rsidRDefault="008C1715" w:rsidP="008C1715">
                      <w:pPr>
                        <w:pStyle w:val="Code"/>
                      </w:pPr>
                      <w:r>
                        <w:t xml:space="preserve">  &lt;p&gt;Cijena: 300 €&lt;/p&gt;</w:t>
                      </w:r>
                    </w:p>
                    <w:p w14:paraId="7C9CE648" w14:textId="77777777" w:rsidR="008C1715" w:rsidRDefault="008C1715" w:rsidP="008C1715">
                      <w:pPr>
                        <w:pStyle w:val="Code"/>
                      </w:pPr>
                      <w:r>
                        <w:t xml:space="preserve">  &lt;button onclick="dodajUKosaricu()"&gt;Dodaj u košaricu&lt;/button&gt;</w:t>
                      </w:r>
                    </w:p>
                    <w:p w14:paraId="791E7509" w14:textId="792CB745" w:rsidR="008C1715" w:rsidRDefault="008C1715" w:rsidP="008C1715">
                      <w:pPr>
                        <w:pStyle w:val="Code"/>
                      </w:pPr>
                      <w:r>
                        <w:t>&lt;/div&gt;</w:t>
                      </w:r>
                    </w:p>
                    <w:p w14:paraId="7CDDB66D" w14:textId="7515FB58" w:rsidR="008C1715" w:rsidRDefault="008C1715" w:rsidP="008C1715">
                      <w:pPr>
                        <w:jc w:val="center"/>
                      </w:pPr>
                    </w:p>
                  </w:txbxContent>
                </v:textbox>
                <w10:wrap type="square" anchorx="page"/>
              </v:shape>
            </w:pict>
          </mc:Fallback>
        </mc:AlternateContent>
      </w:r>
    </w:p>
    <w:p w14:paraId="247C8EDE" w14:textId="2C0334AA" w:rsidR="008C1715" w:rsidRDefault="008C1715" w:rsidP="001D396F"/>
    <w:p w14:paraId="63E2AE98" w14:textId="1387833A" w:rsidR="001D396F" w:rsidRDefault="001D396F" w:rsidP="001D396F"/>
    <w:p w14:paraId="69834D6A" w14:textId="77777777" w:rsidR="008C1715" w:rsidRDefault="008C1715" w:rsidP="001D396F"/>
    <w:p w14:paraId="1E8F49A9" w14:textId="5F069F8C" w:rsidR="008C1715" w:rsidRPr="001D396F" w:rsidRDefault="008C1715" w:rsidP="001D396F">
      <w:r>
        <w:rPr>
          <w:noProof/>
        </w:rPr>
        <mc:AlternateContent>
          <mc:Choice Requires="wps">
            <w:drawing>
              <wp:anchor distT="45720" distB="45720" distL="114300" distR="114300" simplePos="0" relativeHeight="251749376" behindDoc="0" locked="0" layoutInCell="1" allowOverlap="1" wp14:anchorId="2130002A" wp14:editId="5249CC74">
                <wp:simplePos x="0" y="0"/>
                <wp:positionH relativeFrom="page">
                  <wp:align>center</wp:align>
                </wp:positionH>
                <wp:positionV relativeFrom="paragraph">
                  <wp:posOffset>118685</wp:posOffset>
                </wp:positionV>
                <wp:extent cx="2518410" cy="1404620"/>
                <wp:effectExtent l="0" t="0" r="0" b="0"/>
                <wp:wrapSquare wrapText="bothSides"/>
                <wp:docPr id="2031311011"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8410" cy="1404620"/>
                        </a:xfrm>
                        <a:prstGeom prst="rect">
                          <a:avLst/>
                        </a:prstGeom>
                        <a:solidFill>
                          <a:srgbClr val="FFFFFF"/>
                        </a:solidFill>
                        <a:ln w="9525">
                          <a:noFill/>
                          <a:miter lim="800000"/>
                          <a:headEnd/>
                          <a:tailEnd/>
                        </a:ln>
                      </wps:spPr>
                      <wps:txbx>
                        <w:txbxContent>
                          <w:p w14:paraId="050B4CFF" w14:textId="1D9598C6" w:rsidR="008C1715" w:rsidRPr="008C1715" w:rsidRDefault="008C1715">
                            <w:pPr>
                              <w:rPr>
                                <w:rStyle w:val="Naglaeno"/>
                                <w:b w:val="0"/>
                                <w:bCs w:val="0"/>
                              </w:rPr>
                            </w:pPr>
                            <w:r w:rsidRPr="008C1715">
                              <w:rPr>
                                <w:rStyle w:val="Naglaeno"/>
                              </w:rPr>
                              <w:t xml:space="preserve">Slika 3.1. </w:t>
                            </w:r>
                            <w:r w:rsidRPr="008C1715">
                              <w:rPr>
                                <w:rStyle w:val="Naglaeno"/>
                                <w:b w:val="0"/>
                                <w:bCs w:val="0"/>
                              </w:rPr>
                              <w:t>Prikaz jednostavnog HTM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30002A" id="_x0000_s1031" type="#_x0000_t202" style="position:absolute;left:0;text-align:left;margin-left:0;margin-top:9.35pt;width:198.3pt;height:110.6pt;z-index:251749376;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" stroked="f">
                <v:textbox style="mso-fit-shape-to-text:t">
                  <w:txbxContent>
                    <w:p w14:paraId="050B4CFF" w14:textId="1D9598C6" w:rsidR="008C1715" w:rsidRPr="008C1715" w:rsidRDefault="008C1715">
                      <w:pPr>
                        <w:rPr>
                          <w:rStyle w:val="Naglaeno"/>
                          <w:b w:val="0"/>
                          <w:bCs w:val="0"/>
                        </w:rPr>
                      </w:pPr>
                      <w:r w:rsidRPr="008C1715">
                        <w:rPr>
                          <w:rStyle w:val="Naglaeno"/>
                        </w:rPr>
                        <w:t xml:space="preserve">Slika 3.1. </w:t>
                      </w:r>
                      <w:r w:rsidRPr="008C1715">
                        <w:rPr>
                          <w:rStyle w:val="Naglaeno"/>
                          <w:b w:val="0"/>
                          <w:bCs w:val="0"/>
                        </w:rPr>
                        <w:t>Prikaz jednostavnog HTML</w:t>
                      </w:r>
                    </w:p>
                  </w:txbxContent>
                </v:textbox>
                <w10:wrap type="square" anchorx="page"/>
              </v:shape>
            </w:pict>
          </mc:Fallback>
        </mc:AlternateContent>
      </w:r>
    </w:p>
    <w:p w14:paraId="335AE707" w14:textId="771266B5" w:rsidR="001D396F" w:rsidRPr="001D396F" w:rsidRDefault="001D396F" w:rsidP="001D396F">
      <w:pPr>
        <w:pStyle w:val="Naslov2"/>
      </w:pPr>
      <w:bookmarkStart w:id="13" w:name="_Toc200637669"/>
      <w:r w:rsidRPr="001D396F">
        <w:t>CSS</w:t>
      </w:r>
      <w:bookmarkEnd w:id="13"/>
    </w:p>
    <w:p w14:paraId="415DD20F" w14:textId="77777777" w:rsidR="001D396F" w:rsidRPr="001D396F" w:rsidRDefault="001D396F" w:rsidP="001D396F">
      <w:r w:rsidRPr="001D396F">
        <w:t xml:space="preserve">CSS (eng. </w:t>
      </w:r>
      <w:r w:rsidRPr="001D396F">
        <w:rPr>
          <w:i/>
          <w:iCs/>
        </w:rPr>
        <w:t>Cascading Style Sheets</w:t>
      </w:r>
      <w:r w:rsidRPr="001D396F">
        <w:t>) primijenjen je za oblikovanje izgleda aplikacije. Definirane su boje, tipografija, razmaci, veličine elemenata, kao i responsivnost na različitim uređajima. Korišten je mobilno-prvo pristup (</w:t>
      </w:r>
      <w:r w:rsidRPr="001D396F">
        <w:rPr>
          <w:i/>
          <w:iCs/>
        </w:rPr>
        <w:t>mobile-first</w:t>
      </w:r>
      <w:r w:rsidRPr="001D396F">
        <w:t>), uz fleksibilne jedinice i media upite za prilagodbu dizajna različitim širinama ekrana.</w:t>
      </w:r>
    </w:p>
    <w:p w14:paraId="70644205" w14:textId="30784BC9" w:rsidR="001D396F" w:rsidRDefault="001D396F" w:rsidP="001D396F">
      <w:r w:rsidRPr="001D396F">
        <w:t>Vizualni identitet aplikacije temelji se na neutralnim bojama uz naglašene elemente poziva na akciju (kupnja, dodavanje u košaricu). Korišteni su jednostavni efekti prelaska mišem (</w:t>
      </w:r>
      <w:r w:rsidRPr="001D396F">
        <w:rPr>
          <w:i/>
          <w:iCs/>
        </w:rPr>
        <w:t>hover</w:t>
      </w:r>
      <w:r w:rsidRPr="001D396F">
        <w:t>) kako bi se korisniku pružio osjećaj interaktivnosti.</w:t>
      </w:r>
    </w:p>
    <w:p w14:paraId="575E416B" w14:textId="77777777" w:rsidR="008C1715" w:rsidRDefault="008C1715" w:rsidP="001D396F"/>
    <w:p w14:paraId="6CEDF240" w14:textId="6B332C99" w:rsidR="008C1715" w:rsidRDefault="008C1715" w:rsidP="001D396F">
      <w:r>
        <w:rPr>
          <w:noProof/>
        </w:rPr>
        <w:lastRenderedPageBreak/>
        <mc:AlternateContent>
          <mc:Choice Requires="wps">
            <w:drawing>
              <wp:anchor distT="45720" distB="45720" distL="114300" distR="114300" simplePos="0" relativeHeight="251751424" behindDoc="0" locked="0" layoutInCell="1" allowOverlap="1" wp14:anchorId="75F66215" wp14:editId="12AFFB3E">
                <wp:simplePos x="0" y="0"/>
                <wp:positionH relativeFrom="column">
                  <wp:align>center</wp:align>
                </wp:positionH>
                <wp:positionV relativeFrom="paragraph">
                  <wp:posOffset>182880</wp:posOffset>
                </wp:positionV>
                <wp:extent cx="2360930" cy="2286000"/>
                <wp:effectExtent l="0" t="0" r="24130" b="19050"/>
                <wp:wrapSquare wrapText="bothSides"/>
                <wp:docPr id="1299634763"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286000"/>
                        </a:xfrm>
                        <a:prstGeom prst="rect">
                          <a:avLst/>
                        </a:prstGeom>
                        <a:solidFill>
                          <a:srgbClr val="FFFFFF"/>
                        </a:solidFill>
                        <a:ln w="9525">
                          <a:solidFill>
                            <a:srgbClr val="000000"/>
                          </a:solidFill>
                          <a:miter lim="800000"/>
                          <a:headEnd/>
                          <a:tailEnd/>
                        </a:ln>
                      </wps:spPr>
                      <wps:txbx>
                        <w:txbxContent>
                          <w:p w14:paraId="6E525842" w14:textId="6B00CFA7" w:rsidR="008C1715" w:rsidRDefault="008C1715" w:rsidP="008C1715">
                            <w:pPr>
                              <w:pStyle w:val="Code"/>
                            </w:pPr>
                            <w:r>
                              <w:t>.animal-card {</w:t>
                            </w:r>
                          </w:p>
                          <w:p w14:paraId="6810C4E0" w14:textId="77777777" w:rsidR="008C1715" w:rsidRDefault="008C1715" w:rsidP="008C1715">
                            <w:pPr>
                              <w:pStyle w:val="Code"/>
                            </w:pPr>
                            <w:r>
                              <w:t xml:space="preserve">  border: 1px solid #ccc;</w:t>
                            </w:r>
                          </w:p>
                          <w:p w14:paraId="665DAA9A" w14:textId="77777777" w:rsidR="008C1715" w:rsidRDefault="008C1715" w:rsidP="008C1715">
                            <w:pPr>
                              <w:pStyle w:val="Code"/>
                            </w:pPr>
                            <w:r>
                              <w:t xml:space="preserve">  padding: 16px;</w:t>
                            </w:r>
                          </w:p>
                          <w:p w14:paraId="3266BEFF" w14:textId="77777777" w:rsidR="008C1715" w:rsidRDefault="008C1715" w:rsidP="008C1715">
                            <w:pPr>
                              <w:pStyle w:val="Code"/>
                            </w:pPr>
                            <w:r>
                              <w:t xml:space="preserve">  width: 250px;</w:t>
                            </w:r>
                          </w:p>
                          <w:p w14:paraId="2ABA0971" w14:textId="77777777" w:rsidR="008C1715" w:rsidRDefault="008C1715" w:rsidP="008C1715">
                            <w:pPr>
                              <w:pStyle w:val="Code"/>
                            </w:pPr>
                            <w:r>
                              <w:t xml:space="preserve">  border-radius: 8px;</w:t>
                            </w:r>
                          </w:p>
                          <w:p w14:paraId="3E08EE7F" w14:textId="77777777" w:rsidR="008C1715" w:rsidRDefault="008C1715" w:rsidP="008C1715">
                            <w:pPr>
                              <w:pStyle w:val="Code"/>
                            </w:pPr>
                            <w:r>
                              <w:t xml:space="preserve">  box-shadow: 2px 2px 5px #aaa;</w:t>
                            </w:r>
                          </w:p>
                          <w:p w14:paraId="77B24BAF" w14:textId="77777777" w:rsidR="008C1715" w:rsidRDefault="008C1715" w:rsidP="008C1715">
                            <w:pPr>
                              <w:pStyle w:val="Code"/>
                            </w:pPr>
                            <w:r>
                              <w:t xml:space="preserve">  text-align: center;</w:t>
                            </w:r>
                          </w:p>
                          <w:p w14:paraId="0E0E78B4" w14:textId="77777777" w:rsidR="008C1715" w:rsidRDefault="008C1715" w:rsidP="008C1715">
                            <w:pPr>
                              <w:pStyle w:val="Code"/>
                            </w:pPr>
                            <w:r>
                              <w:t>}</w:t>
                            </w:r>
                          </w:p>
                          <w:p w14:paraId="5C395C3E" w14:textId="77777777" w:rsidR="008C1715" w:rsidRDefault="008C1715" w:rsidP="008C1715">
                            <w:pPr>
                              <w:pStyle w:val="Code"/>
                            </w:pPr>
                          </w:p>
                          <w:p w14:paraId="1F94A1F9" w14:textId="77777777" w:rsidR="008C1715" w:rsidRDefault="008C1715" w:rsidP="008C1715">
                            <w:pPr>
                              <w:pStyle w:val="Code"/>
                            </w:pPr>
                            <w:r>
                              <w:t>.animal-image {</w:t>
                            </w:r>
                          </w:p>
                          <w:p w14:paraId="24169311" w14:textId="77777777" w:rsidR="008C1715" w:rsidRDefault="008C1715" w:rsidP="008C1715">
                            <w:pPr>
                              <w:pStyle w:val="Code"/>
                            </w:pPr>
                            <w:r>
                              <w:t xml:space="preserve">  width: 100%;</w:t>
                            </w:r>
                          </w:p>
                          <w:p w14:paraId="1114C334" w14:textId="77777777" w:rsidR="008C1715" w:rsidRDefault="008C1715" w:rsidP="008C1715">
                            <w:pPr>
                              <w:pStyle w:val="Code"/>
                            </w:pPr>
                            <w:r>
                              <w:t xml:space="preserve">  height: auto;</w:t>
                            </w:r>
                          </w:p>
                          <w:p w14:paraId="64915511" w14:textId="77777777" w:rsidR="008C1715" w:rsidRDefault="008C1715" w:rsidP="008C1715">
                            <w:pPr>
                              <w:pStyle w:val="Code"/>
                            </w:pPr>
                            <w:r>
                              <w:t xml:space="preserve">  border-radius: 6px;</w:t>
                            </w:r>
                          </w:p>
                          <w:p w14:paraId="7F737D8D" w14:textId="1E43329B" w:rsidR="008C1715" w:rsidRDefault="008C1715" w:rsidP="008C1715">
                            <w:pPr>
                              <w:pStyle w:val="Code"/>
                            </w:pPr>
                            <w: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F66215" id="_x0000_s1032" type="#_x0000_t202" style="position:absolute;left:0;text-align:left;margin-left:0;margin-top:14.4pt;width:185.9pt;height:180pt;z-index:251751424;visibility:visible;mso-wrap-style:square;mso-width-percent:400;mso-height-percent:0;mso-wrap-distance-left:9pt;mso-wrap-distance-top:3.6pt;mso-wrap-distance-right:9pt;mso-wrap-distance-bottom:3.6pt;mso-position-horizontal:center;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">
                <v:textbox>
                  <w:txbxContent>
                    <w:p w14:paraId="6E525842" w14:textId="6B00CFA7" w:rsidR="008C1715" w:rsidRDefault="008C1715" w:rsidP="008C1715">
                      <w:pPr>
                        <w:pStyle w:val="Code"/>
                      </w:pPr>
                      <w:r>
                        <w:t>.animal-card {</w:t>
                      </w:r>
                    </w:p>
                    <w:p w14:paraId="6810C4E0" w14:textId="77777777" w:rsidR="008C1715" w:rsidRDefault="008C1715" w:rsidP="008C1715">
                      <w:pPr>
                        <w:pStyle w:val="Code"/>
                      </w:pPr>
                      <w:r>
                        <w:t xml:space="preserve">  border: 1px solid #ccc;</w:t>
                      </w:r>
                    </w:p>
                    <w:p w14:paraId="665DAA9A" w14:textId="77777777" w:rsidR="008C1715" w:rsidRDefault="008C1715" w:rsidP="008C1715">
                      <w:pPr>
                        <w:pStyle w:val="Code"/>
                      </w:pPr>
                      <w:r>
                        <w:t xml:space="preserve">  padding: 16px;</w:t>
                      </w:r>
                    </w:p>
                    <w:p w14:paraId="3266BEFF" w14:textId="77777777" w:rsidR="008C1715" w:rsidRDefault="008C1715" w:rsidP="008C1715">
                      <w:pPr>
                        <w:pStyle w:val="Code"/>
                      </w:pPr>
                      <w:r>
                        <w:t xml:space="preserve">  width: 250px;</w:t>
                      </w:r>
                    </w:p>
                    <w:p w14:paraId="2ABA0971" w14:textId="77777777" w:rsidR="008C1715" w:rsidRDefault="008C1715" w:rsidP="008C1715">
                      <w:pPr>
                        <w:pStyle w:val="Code"/>
                      </w:pPr>
                      <w:r>
                        <w:t xml:space="preserve">  border-radius: 8px;</w:t>
                      </w:r>
                    </w:p>
                    <w:p w14:paraId="3E08EE7F" w14:textId="77777777" w:rsidR="008C1715" w:rsidRDefault="008C1715" w:rsidP="008C1715">
                      <w:pPr>
                        <w:pStyle w:val="Code"/>
                      </w:pPr>
                      <w:r>
                        <w:t xml:space="preserve">  box-shadow: 2px 2px 5px #aaa;</w:t>
                      </w:r>
                    </w:p>
                    <w:p w14:paraId="77B24BAF" w14:textId="77777777" w:rsidR="008C1715" w:rsidRDefault="008C1715" w:rsidP="008C1715">
                      <w:pPr>
                        <w:pStyle w:val="Code"/>
                      </w:pPr>
                      <w:r>
                        <w:t xml:space="preserve">  text-align: center;</w:t>
                      </w:r>
                    </w:p>
                    <w:p w14:paraId="0E0E78B4" w14:textId="77777777" w:rsidR="008C1715" w:rsidRDefault="008C1715" w:rsidP="008C1715">
                      <w:pPr>
                        <w:pStyle w:val="Code"/>
                      </w:pPr>
                      <w:r>
                        <w:t>}</w:t>
                      </w:r>
                    </w:p>
                    <w:p w14:paraId="5C395C3E" w14:textId="77777777" w:rsidR="008C1715" w:rsidRDefault="008C1715" w:rsidP="008C1715">
                      <w:pPr>
                        <w:pStyle w:val="Code"/>
                      </w:pPr>
                    </w:p>
                    <w:p w14:paraId="1F94A1F9" w14:textId="77777777" w:rsidR="008C1715" w:rsidRDefault="008C1715" w:rsidP="008C1715">
                      <w:pPr>
                        <w:pStyle w:val="Code"/>
                      </w:pPr>
                      <w:r>
                        <w:t>.animal-image {</w:t>
                      </w:r>
                    </w:p>
                    <w:p w14:paraId="24169311" w14:textId="77777777" w:rsidR="008C1715" w:rsidRDefault="008C1715" w:rsidP="008C1715">
                      <w:pPr>
                        <w:pStyle w:val="Code"/>
                      </w:pPr>
                      <w:r>
                        <w:t xml:space="preserve">  width: 100%;</w:t>
                      </w:r>
                    </w:p>
                    <w:p w14:paraId="1114C334" w14:textId="77777777" w:rsidR="008C1715" w:rsidRDefault="008C1715" w:rsidP="008C1715">
                      <w:pPr>
                        <w:pStyle w:val="Code"/>
                      </w:pPr>
                      <w:r>
                        <w:t xml:space="preserve">  height: auto;</w:t>
                      </w:r>
                    </w:p>
                    <w:p w14:paraId="64915511" w14:textId="77777777" w:rsidR="008C1715" w:rsidRDefault="008C1715" w:rsidP="008C1715">
                      <w:pPr>
                        <w:pStyle w:val="Code"/>
                      </w:pPr>
                      <w:r>
                        <w:t xml:space="preserve">  border-radius: 6px;</w:t>
                      </w:r>
                    </w:p>
                    <w:p w14:paraId="7F737D8D" w14:textId="1E43329B" w:rsidR="008C1715" w:rsidRDefault="008C1715" w:rsidP="008C1715">
                      <w:pPr>
                        <w:pStyle w:val="Code"/>
                      </w:pPr>
                      <w:r>
                        <w:t>}</w:t>
                      </w:r>
                    </w:p>
                  </w:txbxContent>
                </v:textbox>
                <w10:wrap type="square"/>
              </v:shape>
            </w:pict>
          </mc:Fallback>
        </mc:AlternateContent>
      </w:r>
    </w:p>
    <w:p w14:paraId="12A53AA1" w14:textId="77777777" w:rsidR="008C1715" w:rsidRDefault="008C1715" w:rsidP="001D396F"/>
    <w:p w14:paraId="565110CE" w14:textId="77777777" w:rsidR="008C1715" w:rsidRDefault="008C1715" w:rsidP="001D396F"/>
    <w:p w14:paraId="14361F4B" w14:textId="77777777" w:rsidR="008C1715" w:rsidRDefault="008C1715" w:rsidP="001D396F"/>
    <w:p w14:paraId="77EFAE71" w14:textId="77777777" w:rsidR="008C1715" w:rsidRDefault="008C1715" w:rsidP="001D396F"/>
    <w:p w14:paraId="54869DD8" w14:textId="77777777" w:rsidR="008C1715" w:rsidRDefault="008C1715" w:rsidP="001D396F"/>
    <w:p w14:paraId="173EB988" w14:textId="77777777" w:rsidR="008C1715" w:rsidRDefault="008C1715" w:rsidP="001D396F"/>
    <w:p w14:paraId="0616034A" w14:textId="6BF5BA99" w:rsidR="008C1715" w:rsidRPr="001D396F" w:rsidRDefault="008C1715" w:rsidP="001D396F">
      <w:r>
        <w:rPr>
          <w:noProof/>
        </w:rPr>
        <mc:AlternateContent>
          <mc:Choice Requires="wps">
            <w:drawing>
              <wp:anchor distT="45720" distB="45720" distL="114300" distR="114300" simplePos="0" relativeHeight="251753472" behindDoc="0" locked="0" layoutInCell="1" allowOverlap="1" wp14:anchorId="4D046CFA" wp14:editId="308D962A">
                <wp:simplePos x="0" y="0"/>
                <wp:positionH relativeFrom="margin">
                  <wp:align>center</wp:align>
                </wp:positionH>
                <wp:positionV relativeFrom="paragraph">
                  <wp:posOffset>10352</wp:posOffset>
                </wp:positionV>
                <wp:extent cx="2360930" cy="1404620"/>
                <wp:effectExtent l="0" t="0" r="5080" b="0"/>
                <wp:wrapSquare wrapText="bothSides"/>
                <wp:docPr id="590193836"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1650894" w14:textId="2FAA2292" w:rsidR="008C1715" w:rsidRPr="008C1715" w:rsidRDefault="008C1715">
                            <w:pPr>
                              <w:rPr>
                                <w:rStyle w:val="Naglaeno"/>
                              </w:rPr>
                            </w:pPr>
                            <w:r w:rsidRPr="008C1715">
                              <w:rPr>
                                <w:rStyle w:val="Naglaeno"/>
                              </w:rPr>
                              <w:t xml:space="preserve">Slika 3.2. </w:t>
                            </w:r>
                            <w:r w:rsidRPr="008C1715">
                              <w:rPr>
                                <w:rStyle w:val="Naglaeno"/>
                                <w:b w:val="0"/>
                                <w:bCs w:val="0"/>
                              </w:rPr>
                              <w:t>Prikaz jednostavnog CS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D046CFA" id="_x0000_s1033" type="#_x0000_t202" style="position:absolute;left:0;text-align:left;margin-left:0;margin-top:.8pt;width:185.9pt;height:110.6pt;z-index:251753472;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" stroked="f">
                <v:textbox style="mso-fit-shape-to-text:t">
                  <w:txbxContent>
                    <w:p w14:paraId="21650894" w14:textId="2FAA2292" w:rsidR="008C1715" w:rsidRPr="008C1715" w:rsidRDefault="008C1715">
                      <w:pPr>
                        <w:rPr>
                          <w:rStyle w:val="Naglaeno"/>
                        </w:rPr>
                      </w:pPr>
                      <w:r w:rsidRPr="008C1715">
                        <w:rPr>
                          <w:rStyle w:val="Naglaeno"/>
                        </w:rPr>
                        <w:t xml:space="preserve">Slika 3.2. </w:t>
                      </w:r>
                      <w:r w:rsidRPr="008C1715">
                        <w:rPr>
                          <w:rStyle w:val="Naglaeno"/>
                          <w:b w:val="0"/>
                          <w:bCs w:val="0"/>
                        </w:rPr>
                        <w:t>Prikaz jednostavnog CSS</w:t>
                      </w:r>
                    </w:p>
                  </w:txbxContent>
                </v:textbox>
                <w10:wrap type="square" anchorx="margin"/>
              </v:shape>
            </w:pict>
          </mc:Fallback>
        </mc:AlternateContent>
      </w:r>
    </w:p>
    <w:p w14:paraId="5145A27E" w14:textId="14A53A51" w:rsidR="001D396F" w:rsidRPr="001D396F" w:rsidRDefault="001D396F" w:rsidP="001D396F">
      <w:pPr>
        <w:pStyle w:val="Naslov2"/>
      </w:pPr>
      <w:bookmarkStart w:id="14" w:name="_Toc200637670"/>
      <w:r w:rsidRPr="001D396F">
        <w:t>JavaScript</w:t>
      </w:r>
      <w:bookmarkEnd w:id="14"/>
    </w:p>
    <w:p w14:paraId="77778C2B" w14:textId="77777777" w:rsidR="001D396F" w:rsidRPr="001D396F" w:rsidRDefault="001D396F" w:rsidP="001D396F">
      <w:r w:rsidRPr="001D396F">
        <w:t>JavaScript je služio za dinamičko upravljanje sadržajem stranice. Omogućeno je dodavanje životinja u košaricu, prikaz detalja proizvoda, prikaz poruka i validacija obrazaca. Osim toga, korišten je za komunikaciju s Firebaseom, dohvaćanje podataka iz baze te upravljanje korisničkim interakcijama.</w:t>
      </w:r>
    </w:p>
    <w:p w14:paraId="5885D219" w14:textId="6E484976" w:rsidR="008C1715" w:rsidRDefault="001D396F" w:rsidP="001D396F">
      <w:r w:rsidRPr="001D396F">
        <w:t xml:space="preserve">Posebna pažnja posvećena je implementaciji funkcionalnosti bez potrebe za ponovnim učitavanjem stranice (tzv. </w:t>
      </w:r>
      <w:r w:rsidRPr="001D396F">
        <w:rPr>
          <w:i/>
          <w:iCs/>
        </w:rPr>
        <w:t>single-page interactions</w:t>
      </w:r>
      <w:r w:rsidRPr="001D396F">
        <w:t>), čime se poboljšava korisničko iskustvo.</w:t>
      </w:r>
    </w:p>
    <w:p w14:paraId="30AB4EBE" w14:textId="57BCAB62" w:rsidR="008C1715" w:rsidRDefault="008C1715" w:rsidP="001D396F">
      <w:r>
        <w:rPr>
          <w:noProof/>
        </w:rPr>
        <mc:AlternateContent>
          <mc:Choice Requires="wps">
            <w:drawing>
              <wp:anchor distT="45720" distB="45720" distL="114300" distR="114300" simplePos="0" relativeHeight="251755520" behindDoc="0" locked="0" layoutInCell="1" allowOverlap="1" wp14:anchorId="231066A3" wp14:editId="334ACE3C">
                <wp:simplePos x="0" y="0"/>
                <wp:positionH relativeFrom="margin">
                  <wp:align>center</wp:align>
                </wp:positionH>
                <wp:positionV relativeFrom="paragraph">
                  <wp:posOffset>16881</wp:posOffset>
                </wp:positionV>
                <wp:extent cx="2360930" cy="1404620"/>
                <wp:effectExtent l="0" t="0" r="24130" b="10160"/>
                <wp:wrapSquare wrapText="bothSides"/>
                <wp:docPr id="51819122"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7043BE1" w14:textId="1178F0FB" w:rsidR="008C1715" w:rsidRDefault="008C1715" w:rsidP="008C1715">
                            <w:pPr>
                              <w:pStyle w:val="Code"/>
                            </w:pPr>
                            <w:r>
                              <w:t>f</w:t>
                            </w:r>
                            <w:r>
                              <w:t>unction dodajUKosaricu() {</w:t>
                            </w:r>
                          </w:p>
                          <w:p w14:paraId="1879D233" w14:textId="77777777" w:rsidR="008C1715" w:rsidRDefault="008C1715" w:rsidP="008C1715">
                            <w:pPr>
                              <w:pStyle w:val="Code"/>
                            </w:pPr>
                            <w:r>
                              <w:t xml:space="preserve">  alert("Životinja je dodana u košaricu!");</w:t>
                            </w:r>
                          </w:p>
                          <w:p w14:paraId="20D9F940" w14:textId="1481AF7E" w:rsidR="008C1715" w:rsidRDefault="008C1715" w:rsidP="008C1715">
                            <w:pPr>
                              <w:pStyle w:val="Code"/>
                            </w:pPr>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31066A3" id="_x0000_s1034" type="#_x0000_t202" style="position:absolute;left:0;text-align:left;margin-left:0;margin-top:1.35pt;width:185.9pt;height:110.6pt;z-index:251755520;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sc+FQ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">
                <v:textbox style="mso-fit-shape-to-text:t">
                  <w:txbxContent>
                    <w:p w14:paraId="17043BE1" w14:textId="1178F0FB" w:rsidR="008C1715" w:rsidRDefault="008C1715" w:rsidP="008C1715">
                      <w:pPr>
                        <w:pStyle w:val="Code"/>
                      </w:pPr>
                      <w:r>
                        <w:t>f</w:t>
                      </w:r>
                      <w:r>
                        <w:t>unction dodajUKosaricu() {</w:t>
                      </w:r>
                    </w:p>
                    <w:p w14:paraId="1879D233" w14:textId="77777777" w:rsidR="008C1715" w:rsidRDefault="008C1715" w:rsidP="008C1715">
                      <w:pPr>
                        <w:pStyle w:val="Code"/>
                      </w:pPr>
                      <w:r>
                        <w:t xml:space="preserve">  alert("Životinja je dodana u košaricu!");</w:t>
                      </w:r>
                    </w:p>
                    <w:p w14:paraId="20D9F940" w14:textId="1481AF7E" w:rsidR="008C1715" w:rsidRDefault="008C1715" w:rsidP="008C1715">
                      <w:pPr>
                        <w:pStyle w:val="Code"/>
                      </w:pPr>
                      <w:r>
                        <w:t>}</w:t>
                      </w:r>
                    </w:p>
                  </w:txbxContent>
                </v:textbox>
                <w10:wrap type="square" anchorx="margin"/>
              </v:shape>
            </w:pict>
          </mc:Fallback>
        </mc:AlternateContent>
      </w:r>
    </w:p>
    <w:p w14:paraId="7887C517" w14:textId="60174297" w:rsidR="008C1715" w:rsidRDefault="008C1715" w:rsidP="001D396F"/>
    <w:p w14:paraId="5FE9649F" w14:textId="76C1DB2A" w:rsidR="008C1715" w:rsidRPr="001D396F" w:rsidRDefault="008C1715" w:rsidP="008C1715">
      <w:pPr>
        <w:jc w:val="center"/>
      </w:pPr>
      <w:r>
        <w:rPr>
          <w:noProof/>
        </w:rPr>
        <mc:AlternateContent>
          <mc:Choice Requires="wps">
            <w:drawing>
              <wp:anchor distT="45720" distB="45720" distL="114300" distR="114300" simplePos="0" relativeHeight="251757568" behindDoc="0" locked="0" layoutInCell="1" allowOverlap="1" wp14:anchorId="0601BEE4" wp14:editId="01AB152F">
                <wp:simplePos x="0" y="0"/>
                <wp:positionH relativeFrom="margin">
                  <wp:align>center</wp:align>
                </wp:positionH>
                <wp:positionV relativeFrom="paragraph">
                  <wp:posOffset>12257</wp:posOffset>
                </wp:positionV>
                <wp:extent cx="3053715" cy="1404620"/>
                <wp:effectExtent l="0" t="0" r="0" b="0"/>
                <wp:wrapSquare wrapText="bothSides"/>
                <wp:docPr id="1235600914"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1404620"/>
                        </a:xfrm>
                        <a:prstGeom prst="rect">
                          <a:avLst/>
                        </a:prstGeom>
                        <a:solidFill>
                          <a:srgbClr val="FFFFFF"/>
                        </a:solidFill>
                        <a:ln w="9525">
                          <a:noFill/>
                          <a:miter lim="800000"/>
                          <a:headEnd/>
                          <a:tailEnd/>
                        </a:ln>
                      </wps:spPr>
                      <wps:txbx>
                        <w:txbxContent>
                          <w:p w14:paraId="4A207212" w14:textId="69F1BC4B" w:rsidR="008C1715" w:rsidRDefault="008C1715">
                            <w:r>
                              <w:t>Slika 3.3. Prikaz jednostavnog JavaScript kod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01BEE4" id="_x0000_s1035" type="#_x0000_t202" style="position:absolute;left:0;text-align:left;margin-left:0;margin-top:.95pt;width:240.45pt;height:110.6pt;z-index:2517575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" stroked="f">
                <v:textbox style="mso-fit-shape-to-text:t">
                  <w:txbxContent>
                    <w:p w14:paraId="4A207212" w14:textId="69F1BC4B" w:rsidR="008C1715" w:rsidRDefault="008C1715">
                      <w:r>
                        <w:t>Slika 3.3. Prikaz jednostavnog JavaScript koda</w:t>
                      </w:r>
                    </w:p>
                  </w:txbxContent>
                </v:textbox>
                <w10:wrap type="square" anchorx="margin"/>
              </v:shape>
            </w:pict>
          </mc:Fallback>
        </mc:AlternateContent>
      </w:r>
    </w:p>
    <w:p w14:paraId="253D561F" w14:textId="425BD30F" w:rsidR="001D396F" w:rsidRPr="001D396F" w:rsidRDefault="001D396F" w:rsidP="001D396F">
      <w:pPr>
        <w:pStyle w:val="Naslov2"/>
      </w:pPr>
      <w:bookmarkStart w:id="15" w:name="_Toc200637671"/>
      <w:r w:rsidRPr="001D396F">
        <w:t>Firebase</w:t>
      </w:r>
      <w:bookmarkEnd w:id="15"/>
    </w:p>
    <w:p w14:paraId="3D1D9E61" w14:textId="77777777" w:rsidR="001D396F" w:rsidRPr="001D396F" w:rsidRDefault="001D396F" w:rsidP="001D396F">
      <w:r w:rsidRPr="001D396F">
        <w:t>Firebase je korišten kao backend platforma. Omogućio je:</w:t>
      </w:r>
    </w:p>
    <w:p w14:paraId="3451D524" w14:textId="77777777" w:rsidR="001D396F" w:rsidRPr="001D396F" w:rsidRDefault="001D396F" w:rsidP="001D396F">
      <w:pPr>
        <w:numPr>
          <w:ilvl w:val="0"/>
          <w:numId w:val="36"/>
        </w:numPr>
      </w:pPr>
      <w:r w:rsidRPr="001D396F">
        <w:rPr>
          <w:b/>
          <w:bCs/>
        </w:rPr>
        <w:t>Firestore</w:t>
      </w:r>
      <w:r w:rsidRPr="001D396F">
        <w:t xml:space="preserve"> – za pohranu podataka o životinjama, narudžbama i korisnicima,</w:t>
      </w:r>
    </w:p>
    <w:p w14:paraId="426AA11E" w14:textId="77777777" w:rsidR="001D396F" w:rsidRPr="001D396F" w:rsidRDefault="001D396F" w:rsidP="001D396F">
      <w:pPr>
        <w:numPr>
          <w:ilvl w:val="0"/>
          <w:numId w:val="36"/>
        </w:numPr>
      </w:pPr>
      <w:r w:rsidRPr="001D396F">
        <w:rPr>
          <w:b/>
          <w:bCs/>
        </w:rPr>
        <w:t>Firebase Authentication</w:t>
      </w:r>
      <w:r w:rsidRPr="001D396F">
        <w:t xml:space="preserve"> – za autentifikaciju korisnika (opcionalno),</w:t>
      </w:r>
    </w:p>
    <w:p w14:paraId="0FB3C9FA" w14:textId="77777777" w:rsidR="001D396F" w:rsidRPr="001D396F" w:rsidRDefault="001D396F" w:rsidP="001D396F">
      <w:pPr>
        <w:numPr>
          <w:ilvl w:val="0"/>
          <w:numId w:val="36"/>
        </w:numPr>
      </w:pPr>
      <w:r w:rsidRPr="001D396F">
        <w:rPr>
          <w:b/>
          <w:bCs/>
        </w:rPr>
        <w:t>Firebase Hosting</w:t>
      </w:r>
      <w:r w:rsidRPr="001D396F">
        <w:t xml:space="preserve"> – za postavljanje aplikacije na mrežu,</w:t>
      </w:r>
    </w:p>
    <w:p w14:paraId="7F5839A2" w14:textId="77777777" w:rsidR="001D396F" w:rsidRPr="001D396F" w:rsidRDefault="001D396F" w:rsidP="001D396F">
      <w:pPr>
        <w:numPr>
          <w:ilvl w:val="0"/>
          <w:numId w:val="36"/>
        </w:numPr>
      </w:pPr>
      <w:r w:rsidRPr="001D396F">
        <w:rPr>
          <w:b/>
          <w:bCs/>
        </w:rPr>
        <w:t>Firebase Storage</w:t>
      </w:r>
      <w:r w:rsidRPr="001D396F">
        <w:t xml:space="preserve"> – za spremanje slika životinja.</w:t>
      </w:r>
    </w:p>
    <w:p w14:paraId="24A5E076" w14:textId="5C048645" w:rsidR="001D396F" w:rsidRPr="001D396F" w:rsidRDefault="001D396F" w:rsidP="001D396F">
      <w:r w:rsidRPr="001D396F">
        <w:t>Zahvaljujući jednostavnom API-ju i dobroj dokumentaciji, Firebase je omogućio brzu i efikasnu integraciju bez potrebe za ručnim postavljanjem poslužitelja i baze podataka.</w:t>
      </w:r>
    </w:p>
    <w:p w14:paraId="0AA0C425" w14:textId="7ED2BF4C" w:rsidR="001D396F" w:rsidRPr="001D396F" w:rsidRDefault="001D396F" w:rsidP="001D396F">
      <w:pPr>
        <w:pStyle w:val="Naslov2"/>
      </w:pPr>
      <w:bookmarkStart w:id="16" w:name="_Toc200637672"/>
      <w:r w:rsidRPr="001D396F">
        <w:lastRenderedPageBreak/>
        <w:t>Visual Studio Code</w:t>
      </w:r>
      <w:bookmarkEnd w:id="16"/>
    </w:p>
    <w:p w14:paraId="6BCA0957" w14:textId="74AD16A6" w:rsidR="001D396F" w:rsidRPr="001D396F" w:rsidRDefault="001D396F" w:rsidP="001D396F">
      <w:r w:rsidRPr="001D396F">
        <w:t>Visual Studio Code korišten je kao primarno razvojno okruženje. Uz podršku za HTML, CSS i JavaScript, korišteni su dodaci za automatsko zatvaranje tagova, provjeru sintakse i integraciju s Firebase CLI-em. Mogućnost pregleda promjena u stvarnom vremenu ubrzala je razvojni proces.</w:t>
      </w:r>
    </w:p>
    <w:p w14:paraId="40D54C30" w14:textId="315B3FA4" w:rsidR="001D396F" w:rsidRPr="001D396F" w:rsidRDefault="001D396F" w:rsidP="001D396F">
      <w:pPr>
        <w:pStyle w:val="Naslov2"/>
      </w:pPr>
      <w:bookmarkStart w:id="17" w:name="_Toc200637673"/>
      <w:r w:rsidRPr="001D396F">
        <w:t>GitHub</w:t>
      </w:r>
      <w:bookmarkEnd w:id="17"/>
    </w:p>
    <w:p w14:paraId="51D89166" w14:textId="77777777" w:rsidR="001D396F" w:rsidRPr="001D396F" w:rsidRDefault="001D396F" w:rsidP="001D396F">
      <w:r w:rsidRPr="001D396F">
        <w:t>GitHub je korišten za verzioniranje koda. Aplikacija je razvijana u više iteracija, a putem Git repozitorija omogućeno je sigurnosno spremanje i praćenje svih promjena. Repozitorij je korišten i za razmjenu koda između različitih računala i testiranje verzija aplikacije.</w:t>
      </w:r>
    </w:p>
    <w:p w14:paraId="245A0F23" w14:textId="77777777" w:rsidR="001D396F" w:rsidRPr="001D396F" w:rsidRDefault="001D396F" w:rsidP="001D396F"/>
    <w:p w14:paraId="2CC68EA3" w14:textId="77777777" w:rsidR="001D396F" w:rsidRDefault="001D396F" w:rsidP="001D396F"/>
    <w:p w14:paraId="4BBEDB13" w14:textId="77777777" w:rsidR="00EE6AF6" w:rsidRPr="00EE6AF6" w:rsidRDefault="00EE6AF6" w:rsidP="00EE6AF6"/>
    <w:p w14:paraId="7BFB4FCE" w14:textId="77777777" w:rsidR="00EE6AF6" w:rsidRPr="00EE6AF6" w:rsidRDefault="00EE6AF6" w:rsidP="00EE6AF6"/>
    <w:p w14:paraId="4E550B9F" w14:textId="77777777" w:rsidR="00EE6AF6" w:rsidRPr="00EE6AF6" w:rsidRDefault="00EE6AF6" w:rsidP="00EE6AF6"/>
    <w:p w14:paraId="66C77019" w14:textId="77777777" w:rsidR="00EE6AF6" w:rsidRPr="00EE6AF6" w:rsidRDefault="00EE6AF6" w:rsidP="00EE6AF6"/>
    <w:p w14:paraId="6CEAD3E5" w14:textId="77777777" w:rsidR="00EE6AF6" w:rsidRPr="00EE6AF6" w:rsidRDefault="00EE6AF6" w:rsidP="00EE6AF6"/>
    <w:p w14:paraId="4FFA9221" w14:textId="77777777" w:rsidR="00EE6AF6" w:rsidRPr="00EE6AF6" w:rsidRDefault="00EE6AF6" w:rsidP="00EE6AF6"/>
    <w:p w14:paraId="4BB39E8B" w14:textId="77777777" w:rsidR="00EE6AF6" w:rsidRPr="00EE6AF6" w:rsidRDefault="00EE6AF6" w:rsidP="00EE6AF6"/>
    <w:p w14:paraId="62026DFE" w14:textId="77777777" w:rsidR="00EE6AF6" w:rsidRPr="00EE6AF6" w:rsidRDefault="00EE6AF6" w:rsidP="00EE6AF6"/>
    <w:p w14:paraId="1F89C03B" w14:textId="77777777" w:rsidR="00EE6AF6" w:rsidRPr="00EE6AF6" w:rsidRDefault="00EE6AF6" w:rsidP="00EE6AF6"/>
    <w:p w14:paraId="5DD356DF" w14:textId="77777777" w:rsidR="00EE6AF6" w:rsidRPr="00EE6AF6" w:rsidRDefault="00EE6AF6" w:rsidP="00EE6AF6"/>
    <w:p w14:paraId="35CB5F00" w14:textId="77777777" w:rsidR="00EE6AF6" w:rsidRPr="00EE6AF6" w:rsidRDefault="00EE6AF6" w:rsidP="00EE6AF6"/>
    <w:p w14:paraId="16691D9D" w14:textId="77777777" w:rsidR="00EE6AF6" w:rsidRPr="00EE6AF6" w:rsidRDefault="00EE6AF6" w:rsidP="00EE6AF6"/>
    <w:p w14:paraId="2E438559" w14:textId="77777777" w:rsidR="00EE6AF6" w:rsidRPr="00EE6AF6" w:rsidRDefault="00EE6AF6" w:rsidP="00EE6AF6"/>
    <w:p w14:paraId="3D614CDD" w14:textId="77777777" w:rsidR="00EE6AF6" w:rsidRDefault="00EE6AF6" w:rsidP="00EE6AF6"/>
    <w:p w14:paraId="08EFD779" w14:textId="77777777" w:rsidR="00EE6AF6" w:rsidRDefault="00EE6AF6" w:rsidP="00EE6AF6">
      <w:pPr>
        <w:ind w:firstLine="709"/>
      </w:pPr>
    </w:p>
    <w:p w14:paraId="2F228B1C" w14:textId="2D961EAB" w:rsidR="00EE6AF6" w:rsidRDefault="00EE6AF6" w:rsidP="00EE6AF6">
      <w:pPr>
        <w:pStyle w:val="Naslov1"/>
      </w:pPr>
      <w:r>
        <w:lastRenderedPageBreak/>
        <w:t>Razvoj aplikacije</w:t>
      </w:r>
    </w:p>
    <w:p w14:paraId="65EC98EA" w14:textId="77777777" w:rsidR="00EE6AF6" w:rsidRPr="00EE6AF6" w:rsidRDefault="00EE6AF6" w:rsidP="00EE6AF6">
      <w:pPr>
        <w:pStyle w:val="Naslov2"/>
      </w:pPr>
      <w:r w:rsidRPr="00EE6AF6">
        <w:t>HTML – struktura aplikacije</w:t>
      </w:r>
    </w:p>
    <w:p w14:paraId="40B332F5" w14:textId="6A1768C1" w:rsidR="00EE6AF6" w:rsidRPr="00EE6AF6" w:rsidRDefault="00EE6AF6" w:rsidP="00EE6AF6">
      <w:r w:rsidRPr="00EE6AF6">
        <w:t>U ovoj fazi izrađena je osnovna struktura aplikacije pomoću HTML jezika. Aplikacija se sastoji od nekoliko sekcija: navigacijske trake, prikaza dostupnih životinja i podnožja. Svaka životinja prikazuje se kao "kartica" s podacima i gumbom za dodavanje u košaricu.</w:t>
      </w:r>
    </w:p>
    <w:p w14:paraId="35B6B4B3" w14:textId="27A699F3" w:rsidR="00EE6AF6" w:rsidRPr="00EE6AF6" w:rsidRDefault="00EE6AF6" w:rsidP="00EE6AF6">
      <w:r>
        <w:rPr>
          <w:noProof/>
        </w:rPr>
        <mc:AlternateContent>
          <mc:Choice Requires="wps">
            <w:drawing>
              <wp:anchor distT="45720" distB="45720" distL="114300" distR="114300" simplePos="0" relativeHeight="251759616" behindDoc="0" locked="0" layoutInCell="1" allowOverlap="1" wp14:anchorId="40ECE940" wp14:editId="5F977D9D">
                <wp:simplePos x="0" y="0"/>
                <wp:positionH relativeFrom="page">
                  <wp:posOffset>2561590</wp:posOffset>
                </wp:positionH>
                <wp:positionV relativeFrom="paragraph">
                  <wp:posOffset>240665</wp:posOffset>
                </wp:positionV>
                <wp:extent cx="2360930" cy="5667375"/>
                <wp:effectExtent l="0" t="0" r="24130" b="28575"/>
                <wp:wrapSquare wrapText="bothSides"/>
                <wp:docPr id="1566885941"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667375"/>
                        </a:xfrm>
                        <a:prstGeom prst="rect">
                          <a:avLst/>
                        </a:prstGeom>
                        <a:solidFill>
                          <a:srgbClr val="FFFFFF"/>
                        </a:solidFill>
                        <a:ln w="9525">
                          <a:solidFill>
                            <a:srgbClr val="000000"/>
                          </a:solidFill>
                          <a:miter lim="800000"/>
                          <a:headEnd/>
                          <a:tailEnd/>
                        </a:ln>
                      </wps:spPr>
                      <wps:txbx>
                        <w:txbxContent>
                          <w:p w14:paraId="4BF03283" w14:textId="10471999" w:rsidR="00EE6AF6" w:rsidRPr="00EE6AF6" w:rsidRDefault="00EE6AF6" w:rsidP="00EE6AF6">
                            <w:pPr>
                              <w:pStyle w:val="Code"/>
                              <w:rPr>
                                <w:sz w:val="18"/>
                                <w:szCs w:val="18"/>
                              </w:rPr>
                            </w:pPr>
                            <w:r w:rsidRPr="00EE6AF6">
                              <w:rPr>
                                <w:sz w:val="18"/>
                                <w:szCs w:val="18"/>
                              </w:rPr>
                              <w:t>&lt;!DOCTYPE html&gt;</w:t>
                            </w:r>
                          </w:p>
                          <w:p w14:paraId="58CEAAAC" w14:textId="77777777" w:rsidR="00EE6AF6" w:rsidRPr="00EE6AF6" w:rsidRDefault="00EE6AF6" w:rsidP="00EE6AF6">
                            <w:pPr>
                              <w:pStyle w:val="Code"/>
                              <w:rPr>
                                <w:sz w:val="18"/>
                                <w:szCs w:val="18"/>
                              </w:rPr>
                            </w:pPr>
                            <w:r w:rsidRPr="00EE6AF6">
                              <w:rPr>
                                <w:sz w:val="18"/>
                                <w:szCs w:val="18"/>
                              </w:rPr>
                              <w:t>&lt;html lang="hr"&gt;</w:t>
                            </w:r>
                          </w:p>
                          <w:p w14:paraId="0B767595" w14:textId="77777777" w:rsidR="00EE6AF6" w:rsidRPr="00EE6AF6" w:rsidRDefault="00EE6AF6" w:rsidP="00EE6AF6">
                            <w:pPr>
                              <w:pStyle w:val="Code"/>
                              <w:rPr>
                                <w:sz w:val="18"/>
                                <w:szCs w:val="18"/>
                              </w:rPr>
                            </w:pPr>
                            <w:r w:rsidRPr="00EE6AF6">
                              <w:rPr>
                                <w:sz w:val="18"/>
                                <w:szCs w:val="18"/>
                              </w:rPr>
                              <w:t>&lt;head&gt;</w:t>
                            </w:r>
                          </w:p>
                          <w:p w14:paraId="5A899A96" w14:textId="77777777" w:rsidR="00EE6AF6" w:rsidRPr="00EE6AF6" w:rsidRDefault="00EE6AF6" w:rsidP="00EE6AF6">
                            <w:pPr>
                              <w:pStyle w:val="Code"/>
                              <w:rPr>
                                <w:sz w:val="18"/>
                                <w:szCs w:val="18"/>
                              </w:rPr>
                            </w:pPr>
                            <w:r w:rsidRPr="00EE6AF6">
                              <w:rPr>
                                <w:sz w:val="18"/>
                                <w:szCs w:val="18"/>
                              </w:rPr>
                              <w:t xml:space="preserve">  &lt;meta charset="UTF-8"&gt;</w:t>
                            </w:r>
                          </w:p>
                          <w:p w14:paraId="6BFC54F1" w14:textId="77777777" w:rsidR="00EE6AF6" w:rsidRPr="00EE6AF6" w:rsidRDefault="00EE6AF6" w:rsidP="00EE6AF6">
                            <w:pPr>
                              <w:pStyle w:val="Code"/>
                              <w:rPr>
                                <w:sz w:val="18"/>
                                <w:szCs w:val="18"/>
                              </w:rPr>
                            </w:pPr>
                            <w:r w:rsidRPr="00EE6AF6">
                              <w:rPr>
                                <w:sz w:val="18"/>
                                <w:szCs w:val="18"/>
                              </w:rPr>
                              <w:t xml:space="preserve">  &lt;meta name="viewport" content="width=device-width, initial-scale=1.0"&gt;</w:t>
                            </w:r>
                          </w:p>
                          <w:p w14:paraId="4A538355" w14:textId="77777777" w:rsidR="00EE6AF6" w:rsidRPr="00EE6AF6" w:rsidRDefault="00EE6AF6" w:rsidP="00EE6AF6">
                            <w:pPr>
                              <w:pStyle w:val="Code"/>
                              <w:rPr>
                                <w:sz w:val="18"/>
                                <w:szCs w:val="18"/>
                              </w:rPr>
                            </w:pPr>
                            <w:r w:rsidRPr="00EE6AF6">
                              <w:rPr>
                                <w:sz w:val="18"/>
                                <w:szCs w:val="18"/>
                              </w:rPr>
                              <w:t xml:space="preserve">  &lt;title&gt;PetShop&lt;/title&gt;</w:t>
                            </w:r>
                          </w:p>
                          <w:p w14:paraId="00E22F5F" w14:textId="77777777" w:rsidR="00EE6AF6" w:rsidRPr="00EE6AF6" w:rsidRDefault="00EE6AF6" w:rsidP="00EE6AF6">
                            <w:pPr>
                              <w:pStyle w:val="Code"/>
                              <w:rPr>
                                <w:sz w:val="18"/>
                                <w:szCs w:val="18"/>
                              </w:rPr>
                            </w:pPr>
                            <w:r w:rsidRPr="00EE6AF6">
                              <w:rPr>
                                <w:sz w:val="18"/>
                                <w:szCs w:val="18"/>
                              </w:rPr>
                              <w:t xml:space="preserve">  &lt;link rel="stylesheet" href="style.css"&gt;</w:t>
                            </w:r>
                          </w:p>
                          <w:p w14:paraId="003FFAAD" w14:textId="77777777" w:rsidR="00EE6AF6" w:rsidRPr="00EE6AF6" w:rsidRDefault="00EE6AF6" w:rsidP="00EE6AF6">
                            <w:pPr>
                              <w:pStyle w:val="Code"/>
                              <w:rPr>
                                <w:sz w:val="18"/>
                                <w:szCs w:val="18"/>
                              </w:rPr>
                            </w:pPr>
                            <w:r w:rsidRPr="00EE6AF6">
                              <w:rPr>
                                <w:sz w:val="18"/>
                                <w:szCs w:val="18"/>
                              </w:rPr>
                              <w:t>&lt;/head&gt;</w:t>
                            </w:r>
                          </w:p>
                          <w:p w14:paraId="2586D028" w14:textId="75E63FD1" w:rsidR="00EE6AF6" w:rsidRPr="00EE6AF6" w:rsidRDefault="00EE6AF6" w:rsidP="00EE6AF6">
                            <w:pPr>
                              <w:pStyle w:val="Code"/>
                              <w:rPr>
                                <w:sz w:val="18"/>
                                <w:szCs w:val="18"/>
                              </w:rPr>
                            </w:pPr>
                            <w:r w:rsidRPr="00EE6AF6">
                              <w:rPr>
                                <w:sz w:val="18"/>
                                <w:szCs w:val="18"/>
                              </w:rPr>
                              <w:t>&lt;body&gt;</w:t>
                            </w:r>
                          </w:p>
                          <w:p w14:paraId="6861D93B" w14:textId="77777777" w:rsidR="00EE6AF6" w:rsidRPr="00EE6AF6" w:rsidRDefault="00EE6AF6" w:rsidP="00EE6AF6">
                            <w:pPr>
                              <w:pStyle w:val="Code"/>
                              <w:rPr>
                                <w:sz w:val="18"/>
                                <w:szCs w:val="18"/>
                              </w:rPr>
                            </w:pPr>
                            <w:r w:rsidRPr="00EE6AF6">
                              <w:rPr>
                                <w:sz w:val="18"/>
                                <w:szCs w:val="18"/>
                              </w:rPr>
                              <w:t xml:space="preserve">  &lt;header&gt;</w:t>
                            </w:r>
                          </w:p>
                          <w:p w14:paraId="0CD78A19" w14:textId="77777777" w:rsidR="00EE6AF6" w:rsidRPr="00EE6AF6" w:rsidRDefault="00EE6AF6" w:rsidP="00EE6AF6">
                            <w:pPr>
                              <w:pStyle w:val="Code"/>
                              <w:rPr>
                                <w:sz w:val="18"/>
                                <w:szCs w:val="18"/>
                              </w:rPr>
                            </w:pPr>
                            <w:r w:rsidRPr="00EE6AF6">
                              <w:rPr>
                                <w:sz w:val="18"/>
                                <w:szCs w:val="18"/>
                              </w:rPr>
                              <w:t xml:space="preserve">    &lt;h1&gt;PetShop&lt;/h1&gt;</w:t>
                            </w:r>
                          </w:p>
                          <w:p w14:paraId="43D99682" w14:textId="77777777" w:rsidR="00EE6AF6" w:rsidRPr="00EE6AF6" w:rsidRDefault="00EE6AF6" w:rsidP="00EE6AF6">
                            <w:pPr>
                              <w:pStyle w:val="Code"/>
                              <w:rPr>
                                <w:sz w:val="18"/>
                                <w:szCs w:val="18"/>
                              </w:rPr>
                            </w:pPr>
                            <w:r w:rsidRPr="00EE6AF6">
                              <w:rPr>
                                <w:sz w:val="18"/>
                                <w:szCs w:val="18"/>
                              </w:rPr>
                              <w:t xml:space="preserve">    &lt;nav&gt;</w:t>
                            </w:r>
                          </w:p>
                          <w:p w14:paraId="0D6FC043" w14:textId="77777777" w:rsidR="00EE6AF6" w:rsidRPr="00EE6AF6" w:rsidRDefault="00EE6AF6" w:rsidP="00EE6AF6">
                            <w:pPr>
                              <w:pStyle w:val="Code"/>
                              <w:rPr>
                                <w:sz w:val="18"/>
                                <w:szCs w:val="18"/>
                              </w:rPr>
                            </w:pPr>
                            <w:r w:rsidRPr="00EE6AF6">
                              <w:rPr>
                                <w:sz w:val="18"/>
                                <w:szCs w:val="18"/>
                              </w:rPr>
                              <w:t xml:space="preserve">      &lt;a href="index.html"&gt;Početna&lt;/a&gt;</w:t>
                            </w:r>
                          </w:p>
                          <w:p w14:paraId="132F8550" w14:textId="77777777" w:rsidR="00EE6AF6" w:rsidRPr="00EE6AF6" w:rsidRDefault="00EE6AF6" w:rsidP="00EE6AF6">
                            <w:pPr>
                              <w:pStyle w:val="Code"/>
                              <w:rPr>
                                <w:sz w:val="18"/>
                                <w:szCs w:val="18"/>
                              </w:rPr>
                            </w:pPr>
                            <w:r w:rsidRPr="00EE6AF6">
                              <w:rPr>
                                <w:sz w:val="18"/>
                                <w:szCs w:val="18"/>
                              </w:rPr>
                              <w:t xml:space="preserve">      &lt;a href="kosarica.html"&gt;Košarica&lt;/a&gt;</w:t>
                            </w:r>
                          </w:p>
                          <w:p w14:paraId="2119FFAB" w14:textId="77777777" w:rsidR="00EE6AF6" w:rsidRPr="00EE6AF6" w:rsidRDefault="00EE6AF6" w:rsidP="00EE6AF6">
                            <w:pPr>
                              <w:pStyle w:val="Code"/>
                              <w:rPr>
                                <w:sz w:val="18"/>
                                <w:szCs w:val="18"/>
                              </w:rPr>
                            </w:pPr>
                            <w:r w:rsidRPr="00EE6AF6">
                              <w:rPr>
                                <w:sz w:val="18"/>
                                <w:szCs w:val="18"/>
                              </w:rPr>
                              <w:t xml:space="preserve">      &lt;a href="o-nama.html"&gt;O nama&lt;/a&gt;</w:t>
                            </w:r>
                          </w:p>
                          <w:p w14:paraId="7D720009" w14:textId="77777777" w:rsidR="00EE6AF6" w:rsidRPr="00EE6AF6" w:rsidRDefault="00EE6AF6" w:rsidP="00EE6AF6">
                            <w:pPr>
                              <w:pStyle w:val="Code"/>
                              <w:rPr>
                                <w:sz w:val="18"/>
                                <w:szCs w:val="18"/>
                              </w:rPr>
                            </w:pPr>
                            <w:r w:rsidRPr="00EE6AF6">
                              <w:rPr>
                                <w:sz w:val="18"/>
                                <w:szCs w:val="18"/>
                              </w:rPr>
                              <w:t xml:space="preserve">    &lt;/nav&gt;</w:t>
                            </w:r>
                          </w:p>
                          <w:p w14:paraId="19784CF6" w14:textId="77777777" w:rsidR="00EE6AF6" w:rsidRPr="00EE6AF6" w:rsidRDefault="00EE6AF6" w:rsidP="00EE6AF6">
                            <w:pPr>
                              <w:pStyle w:val="Code"/>
                              <w:rPr>
                                <w:sz w:val="18"/>
                                <w:szCs w:val="18"/>
                              </w:rPr>
                            </w:pPr>
                            <w:r w:rsidRPr="00EE6AF6">
                              <w:rPr>
                                <w:sz w:val="18"/>
                                <w:szCs w:val="18"/>
                              </w:rPr>
                              <w:t xml:space="preserve">  &lt;/header&gt;</w:t>
                            </w:r>
                          </w:p>
                          <w:p w14:paraId="372D3E3A" w14:textId="77777777" w:rsidR="00EE6AF6" w:rsidRPr="00EE6AF6" w:rsidRDefault="00EE6AF6" w:rsidP="00EE6AF6">
                            <w:pPr>
                              <w:pStyle w:val="Code"/>
                              <w:rPr>
                                <w:sz w:val="18"/>
                                <w:szCs w:val="18"/>
                              </w:rPr>
                            </w:pPr>
                          </w:p>
                          <w:p w14:paraId="1F60311B" w14:textId="77777777" w:rsidR="00EE6AF6" w:rsidRPr="00EE6AF6" w:rsidRDefault="00EE6AF6" w:rsidP="00EE6AF6">
                            <w:pPr>
                              <w:pStyle w:val="Code"/>
                              <w:rPr>
                                <w:sz w:val="18"/>
                                <w:szCs w:val="18"/>
                              </w:rPr>
                            </w:pPr>
                            <w:r w:rsidRPr="00EE6AF6">
                              <w:rPr>
                                <w:sz w:val="18"/>
                                <w:szCs w:val="18"/>
                              </w:rPr>
                              <w:t xml:space="preserve">  &lt;main&gt;</w:t>
                            </w:r>
                          </w:p>
                          <w:p w14:paraId="48488ADC" w14:textId="77777777" w:rsidR="00EE6AF6" w:rsidRPr="00EE6AF6" w:rsidRDefault="00EE6AF6" w:rsidP="00EE6AF6">
                            <w:pPr>
                              <w:pStyle w:val="Code"/>
                              <w:rPr>
                                <w:sz w:val="18"/>
                                <w:szCs w:val="18"/>
                              </w:rPr>
                            </w:pPr>
                            <w:r w:rsidRPr="00EE6AF6">
                              <w:rPr>
                                <w:sz w:val="18"/>
                                <w:szCs w:val="18"/>
                              </w:rPr>
                              <w:t xml:space="preserve">    &lt;h2&gt;Dostupne životinje&lt;/h2&gt;</w:t>
                            </w:r>
                          </w:p>
                          <w:p w14:paraId="220400A7" w14:textId="77777777" w:rsidR="00EE6AF6" w:rsidRPr="00EE6AF6" w:rsidRDefault="00EE6AF6" w:rsidP="00EE6AF6">
                            <w:pPr>
                              <w:pStyle w:val="Code"/>
                              <w:rPr>
                                <w:sz w:val="18"/>
                                <w:szCs w:val="18"/>
                              </w:rPr>
                            </w:pPr>
                            <w:r w:rsidRPr="00EE6AF6">
                              <w:rPr>
                                <w:sz w:val="18"/>
                                <w:szCs w:val="18"/>
                              </w:rPr>
                              <w:t xml:space="preserve">    &lt;div id="zivotinje-container"&gt;</w:t>
                            </w:r>
                          </w:p>
                          <w:p w14:paraId="0E99BB45" w14:textId="77777777" w:rsidR="00EE6AF6" w:rsidRPr="00EE6AF6" w:rsidRDefault="00EE6AF6" w:rsidP="00EE6AF6">
                            <w:pPr>
                              <w:pStyle w:val="Code"/>
                              <w:rPr>
                                <w:sz w:val="18"/>
                                <w:szCs w:val="18"/>
                              </w:rPr>
                            </w:pPr>
                            <w:r w:rsidRPr="00EE6AF6">
                              <w:rPr>
                                <w:sz w:val="18"/>
                                <w:szCs w:val="18"/>
                              </w:rPr>
                              <w:t xml:space="preserve">      &lt;!-- Kartice životinja će se ovdje prikazati dinamički pomoću JavaScripta --&gt;</w:t>
                            </w:r>
                          </w:p>
                          <w:p w14:paraId="3AB20D2D" w14:textId="77777777" w:rsidR="00EE6AF6" w:rsidRPr="00EE6AF6" w:rsidRDefault="00EE6AF6" w:rsidP="00EE6AF6">
                            <w:pPr>
                              <w:pStyle w:val="Code"/>
                              <w:rPr>
                                <w:sz w:val="18"/>
                                <w:szCs w:val="18"/>
                              </w:rPr>
                            </w:pPr>
                            <w:r w:rsidRPr="00EE6AF6">
                              <w:rPr>
                                <w:sz w:val="18"/>
                                <w:szCs w:val="18"/>
                              </w:rPr>
                              <w:t xml:space="preserve">    &lt;/div&gt;</w:t>
                            </w:r>
                          </w:p>
                          <w:p w14:paraId="5BB03948" w14:textId="77777777" w:rsidR="00EE6AF6" w:rsidRPr="00EE6AF6" w:rsidRDefault="00EE6AF6" w:rsidP="00EE6AF6">
                            <w:pPr>
                              <w:pStyle w:val="Code"/>
                              <w:rPr>
                                <w:sz w:val="18"/>
                                <w:szCs w:val="18"/>
                              </w:rPr>
                            </w:pPr>
                            <w:r w:rsidRPr="00EE6AF6">
                              <w:rPr>
                                <w:sz w:val="18"/>
                                <w:szCs w:val="18"/>
                              </w:rPr>
                              <w:t xml:space="preserve">  &lt;/main&gt;</w:t>
                            </w:r>
                          </w:p>
                          <w:p w14:paraId="1292795E" w14:textId="77777777" w:rsidR="00EE6AF6" w:rsidRPr="00EE6AF6" w:rsidRDefault="00EE6AF6" w:rsidP="00EE6AF6">
                            <w:pPr>
                              <w:pStyle w:val="Code"/>
                              <w:rPr>
                                <w:sz w:val="18"/>
                                <w:szCs w:val="18"/>
                              </w:rPr>
                            </w:pPr>
                          </w:p>
                          <w:p w14:paraId="6E8460DA" w14:textId="77777777" w:rsidR="00EE6AF6" w:rsidRPr="00EE6AF6" w:rsidRDefault="00EE6AF6" w:rsidP="00EE6AF6">
                            <w:pPr>
                              <w:pStyle w:val="Code"/>
                              <w:rPr>
                                <w:sz w:val="18"/>
                                <w:szCs w:val="18"/>
                              </w:rPr>
                            </w:pPr>
                            <w:r w:rsidRPr="00EE6AF6">
                              <w:rPr>
                                <w:sz w:val="18"/>
                                <w:szCs w:val="18"/>
                              </w:rPr>
                              <w:t xml:space="preserve">  &lt;footer&gt;</w:t>
                            </w:r>
                          </w:p>
                          <w:p w14:paraId="6784882C" w14:textId="77777777" w:rsidR="00EE6AF6" w:rsidRPr="00EE6AF6" w:rsidRDefault="00EE6AF6" w:rsidP="00EE6AF6">
                            <w:pPr>
                              <w:pStyle w:val="Code"/>
                              <w:rPr>
                                <w:sz w:val="18"/>
                                <w:szCs w:val="18"/>
                              </w:rPr>
                            </w:pPr>
                            <w:r w:rsidRPr="00EE6AF6">
                              <w:rPr>
                                <w:sz w:val="18"/>
                                <w:szCs w:val="18"/>
                              </w:rPr>
                              <w:t xml:space="preserve">    &lt;p&gt;&amp;copy; 2025 PetShop&lt;/p&gt;</w:t>
                            </w:r>
                          </w:p>
                          <w:p w14:paraId="6268FF49" w14:textId="77777777" w:rsidR="00EE6AF6" w:rsidRPr="00EE6AF6" w:rsidRDefault="00EE6AF6" w:rsidP="00EE6AF6">
                            <w:pPr>
                              <w:pStyle w:val="Code"/>
                              <w:rPr>
                                <w:sz w:val="18"/>
                                <w:szCs w:val="18"/>
                              </w:rPr>
                            </w:pPr>
                            <w:r w:rsidRPr="00EE6AF6">
                              <w:rPr>
                                <w:sz w:val="18"/>
                                <w:szCs w:val="18"/>
                              </w:rPr>
                              <w:t xml:space="preserve">  &lt;/footer&gt;</w:t>
                            </w:r>
                          </w:p>
                          <w:p w14:paraId="711684A9" w14:textId="77777777" w:rsidR="00EE6AF6" w:rsidRPr="00EE6AF6" w:rsidRDefault="00EE6AF6" w:rsidP="00EE6AF6">
                            <w:pPr>
                              <w:pStyle w:val="Code"/>
                              <w:rPr>
                                <w:sz w:val="18"/>
                                <w:szCs w:val="18"/>
                              </w:rPr>
                            </w:pPr>
                          </w:p>
                          <w:p w14:paraId="07EC2BE1" w14:textId="77777777" w:rsidR="00EE6AF6" w:rsidRPr="00EE6AF6" w:rsidRDefault="00EE6AF6" w:rsidP="00EE6AF6">
                            <w:pPr>
                              <w:pStyle w:val="Code"/>
                              <w:rPr>
                                <w:sz w:val="18"/>
                                <w:szCs w:val="18"/>
                              </w:rPr>
                            </w:pPr>
                            <w:r w:rsidRPr="00EE6AF6">
                              <w:rPr>
                                <w:sz w:val="18"/>
                                <w:szCs w:val="18"/>
                              </w:rPr>
                              <w:t xml:space="preserve">  &lt;script src="script.js"&gt;&lt;/script&gt;</w:t>
                            </w:r>
                          </w:p>
                          <w:p w14:paraId="0A5BFA2F" w14:textId="77777777" w:rsidR="00EE6AF6" w:rsidRPr="00EE6AF6" w:rsidRDefault="00EE6AF6" w:rsidP="00EE6AF6">
                            <w:pPr>
                              <w:pStyle w:val="Code"/>
                              <w:rPr>
                                <w:sz w:val="18"/>
                                <w:szCs w:val="18"/>
                              </w:rPr>
                            </w:pPr>
                            <w:r w:rsidRPr="00EE6AF6">
                              <w:rPr>
                                <w:sz w:val="18"/>
                                <w:szCs w:val="18"/>
                              </w:rPr>
                              <w:t>&lt;/body&gt;</w:t>
                            </w:r>
                          </w:p>
                          <w:p w14:paraId="788F0B56" w14:textId="4112FB7F" w:rsidR="00EE6AF6" w:rsidRPr="00EE6AF6" w:rsidRDefault="00EE6AF6" w:rsidP="00EE6AF6">
                            <w:pPr>
                              <w:pStyle w:val="Code"/>
                              <w:rPr>
                                <w:sz w:val="18"/>
                                <w:szCs w:val="18"/>
                              </w:rPr>
                            </w:pPr>
                            <w:r w:rsidRPr="00EE6AF6">
                              <w:rPr>
                                <w:sz w:val="18"/>
                                <w:szCs w:val="18"/>
                              </w:rPr>
                              <w:t>&lt;/html&g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0ECE940" id="_x0000_s1036" type="#_x0000_t202" style="position:absolute;left:0;text-align:left;margin-left:201.7pt;margin-top:18.95pt;width:185.9pt;height:446.25pt;z-index:251759616;visibility:visible;mso-wrap-style:square;mso-width-percent:400;mso-height-percent:0;mso-wrap-distance-left:9pt;mso-wrap-distance-top:3.6pt;mso-wrap-distance-right:9pt;mso-wrap-distance-bottom:3.6pt;mso-position-horizontal:absolute;mso-position-horizontal-relative:page;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">
                <v:textbox>
                  <w:txbxContent>
                    <w:p w14:paraId="4BF03283" w14:textId="10471999" w:rsidR="00EE6AF6" w:rsidRPr="00EE6AF6" w:rsidRDefault="00EE6AF6" w:rsidP="00EE6AF6">
                      <w:pPr>
                        <w:pStyle w:val="Code"/>
                        <w:rPr>
                          <w:sz w:val="18"/>
                          <w:szCs w:val="18"/>
                        </w:rPr>
                      </w:pPr>
                      <w:r w:rsidRPr="00EE6AF6">
                        <w:rPr>
                          <w:sz w:val="18"/>
                          <w:szCs w:val="18"/>
                        </w:rPr>
                        <w:t>&lt;!DOCTYPE html&gt;</w:t>
                      </w:r>
                    </w:p>
                    <w:p w14:paraId="58CEAAAC" w14:textId="77777777" w:rsidR="00EE6AF6" w:rsidRPr="00EE6AF6" w:rsidRDefault="00EE6AF6" w:rsidP="00EE6AF6">
                      <w:pPr>
                        <w:pStyle w:val="Code"/>
                        <w:rPr>
                          <w:sz w:val="18"/>
                          <w:szCs w:val="18"/>
                        </w:rPr>
                      </w:pPr>
                      <w:r w:rsidRPr="00EE6AF6">
                        <w:rPr>
                          <w:sz w:val="18"/>
                          <w:szCs w:val="18"/>
                        </w:rPr>
                        <w:t>&lt;html lang="hr"&gt;</w:t>
                      </w:r>
                    </w:p>
                    <w:p w14:paraId="0B767595" w14:textId="77777777" w:rsidR="00EE6AF6" w:rsidRPr="00EE6AF6" w:rsidRDefault="00EE6AF6" w:rsidP="00EE6AF6">
                      <w:pPr>
                        <w:pStyle w:val="Code"/>
                        <w:rPr>
                          <w:sz w:val="18"/>
                          <w:szCs w:val="18"/>
                        </w:rPr>
                      </w:pPr>
                      <w:r w:rsidRPr="00EE6AF6">
                        <w:rPr>
                          <w:sz w:val="18"/>
                          <w:szCs w:val="18"/>
                        </w:rPr>
                        <w:t>&lt;head&gt;</w:t>
                      </w:r>
                    </w:p>
                    <w:p w14:paraId="5A899A96" w14:textId="77777777" w:rsidR="00EE6AF6" w:rsidRPr="00EE6AF6" w:rsidRDefault="00EE6AF6" w:rsidP="00EE6AF6">
                      <w:pPr>
                        <w:pStyle w:val="Code"/>
                        <w:rPr>
                          <w:sz w:val="18"/>
                          <w:szCs w:val="18"/>
                        </w:rPr>
                      </w:pPr>
                      <w:r w:rsidRPr="00EE6AF6">
                        <w:rPr>
                          <w:sz w:val="18"/>
                          <w:szCs w:val="18"/>
                        </w:rPr>
                        <w:t xml:space="preserve">  &lt;meta charset="UTF-8"&gt;</w:t>
                      </w:r>
                    </w:p>
                    <w:p w14:paraId="6BFC54F1" w14:textId="77777777" w:rsidR="00EE6AF6" w:rsidRPr="00EE6AF6" w:rsidRDefault="00EE6AF6" w:rsidP="00EE6AF6">
                      <w:pPr>
                        <w:pStyle w:val="Code"/>
                        <w:rPr>
                          <w:sz w:val="18"/>
                          <w:szCs w:val="18"/>
                        </w:rPr>
                      </w:pPr>
                      <w:r w:rsidRPr="00EE6AF6">
                        <w:rPr>
                          <w:sz w:val="18"/>
                          <w:szCs w:val="18"/>
                        </w:rPr>
                        <w:t xml:space="preserve">  &lt;meta name="viewport" content="width=device-width, initial-scale=1.0"&gt;</w:t>
                      </w:r>
                    </w:p>
                    <w:p w14:paraId="4A538355" w14:textId="77777777" w:rsidR="00EE6AF6" w:rsidRPr="00EE6AF6" w:rsidRDefault="00EE6AF6" w:rsidP="00EE6AF6">
                      <w:pPr>
                        <w:pStyle w:val="Code"/>
                        <w:rPr>
                          <w:sz w:val="18"/>
                          <w:szCs w:val="18"/>
                        </w:rPr>
                      </w:pPr>
                      <w:r w:rsidRPr="00EE6AF6">
                        <w:rPr>
                          <w:sz w:val="18"/>
                          <w:szCs w:val="18"/>
                        </w:rPr>
                        <w:t xml:space="preserve">  &lt;title&gt;PetShop&lt;/title&gt;</w:t>
                      </w:r>
                    </w:p>
                    <w:p w14:paraId="00E22F5F" w14:textId="77777777" w:rsidR="00EE6AF6" w:rsidRPr="00EE6AF6" w:rsidRDefault="00EE6AF6" w:rsidP="00EE6AF6">
                      <w:pPr>
                        <w:pStyle w:val="Code"/>
                        <w:rPr>
                          <w:sz w:val="18"/>
                          <w:szCs w:val="18"/>
                        </w:rPr>
                      </w:pPr>
                      <w:r w:rsidRPr="00EE6AF6">
                        <w:rPr>
                          <w:sz w:val="18"/>
                          <w:szCs w:val="18"/>
                        </w:rPr>
                        <w:t xml:space="preserve">  &lt;link rel="stylesheet" href="style.css"&gt;</w:t>
                      </w:r>
                    </w:p>
                    <w:p w14:paraId="003FFAAD" w14:textId="77777777" w:rsidR="00EE6AF6" w:rsidRPr="00EE6AF6" w:rsidRDefault="00EE6AF6" w:rsidP="00EE6AF6">
                      <w:pPr>
                        <w:pStyle w:val="Code"/>
                        <w:rPr>
                          <w:sz w:val="18"/>
                          <w:szCs w:val="18"/>
                        </w:rPr>
                      </w:pPr>
                      <w:r w:rsidRPr="00EE6AF6">
                        <w:rPr>
                          <w:sz w:val="18"/>
                          <w:szCs w:val="18"/>
                        </w:rPr>
                        <w:t>&lt;/head&gt;</w:t>
                      </w:r>
                    </w:p>
                    <w:p w14:paraId="2586D028" w14:textId="75E63FD1" w:rsidR="00EE6AF6" w:rsidRPr="00EE6AF6" w:rsidRDefault="00EE6AF6" w:rsidP="00EE6AF6">
                      <w:pPr>
                        <w:pStyle w:val="Code"/>
                        <w:rPr>
                          <w:sz w:val="18"/>
                          <w:szCs w:val="18"/>
                        </w:rPr>
                      </w:pPr>
                      <w:r w:rsidRPr="00EE6AF6">
                        <w:rPr>
                          <w:sz w:val="18"/>
                          <w:szCs w:val="18"/>
                        </w:rPr>
                        <w:t>&lt;body&gt;</w:t>
                      </w:r>
                    </w:p>
                    <w:p w14:paraId="6861D93B" w14:textId="77777777" w:rsidR="00EE6AF6" w:rsidRPr="00EE6AF6" w:rsidRDefault="00EE6AF6" w:rsidP="00EE6AF6">
                      <w:pPr>
                        <w:pStyle w:val="Code"/>
                        <w:rPr>
                          <w:sz w:val="18"/>
                          <w:szCs w:val="18"/>
                        </w:rPr>
                      </w:pPr>
                      <w:r w:rsidRPr="00EE6AF6">
                        <w:rPr>
                          <w:sz w:val="18"/>
                          <w:szCs w:val="18"/>
                        </w:rPr>
                        <w:t xml:space="preserve">  &lt;header&gt;</w:t>
                      </w:r>
                    </w:p>
                    <w:p w14:paraId="0CD78A19" w14:textId="77777777" w:rsidR="00EE6AF6" w:rsidRPr="00EE6AF6" w:rsidRDefault="00EE6AF6" w:rsidP="00EE6AF6">
                      <w:pPr>
                        <w:pStyle w:val="Code"/>
                        <w:rPr>
                          <w:sz w:val="18"/>
                          <w:szCs w:val="18"/>
                        </w:rPr>
                      </w:pPr>
                      <w:r w:rsidRPr="00EE6AF6">
                        <w:rPr>
                          <w:sz w:val="18"/>
                          <w:szCs w:val="18"/>
                        </w:rPr>
                        <w:t xml:space="preserve">    &lt;h1&gt;PetShop&lt;/h1&gt;</w:t>
                      </w:r>
                    </w:p>
                    <w:p w14:paraId="43D99682" w14:textId="77777777" w:rsidR="00EE6AF6" w:rsidRPr="00EE6AF6" w:rsidRDefault="00EE6AF6" w:rsidP="00EE6AF6">
                      <w:pPr>
                        <w:pStyle w:val="Code"/>
                        <w:rPr>
                          <w:sz w:val="18"/>
                          <w:szCs w:val="18"/>
                        </w:rPr>
                      </w:pPr>
                      <w:r w:rsidRPr="00EE6AF6">
                        <w:rPr>
                          <w:sz w:val="18"/>
                          <w:szCs w:val="18"/>
                        </w:rPr>
                        <w:t xml:space="preserve">    &lt;nav&gt;</w:t>
                      </w:r>
                    </w:p>
                    <w:p w14:paraId="0D6FC043" w14:textId="77777777" w:rsidR="00EE6AF6" w:rsidRPr="00EE6AF6" w:rsidRDefault="00EE6AF6" w:rsidP="00EE6AF6">
                      <w:pPr>
                        <w:pStyle w:val="Code"/>
                        <w:rPr>
                          <w:sz w:val="18"/>
                          <w:szCs w:val="18"/>
                        </w:rPr>
                      </w:pPr>
                      <w:r w:rsidRPr="00EE6AF6">
                        <w:rPr>
                          <w:sz w:val="18"/>
                          <w:szCs w:val="18"/>
                        </w:rPr>
                        <w:t xml:space="preserve">      &lt;a href="index.html"&gt;Početna&lt;/a&gt;</w:t>
                      </w:r>
                    </w:p>
                    <w:p w14:paraId="132F8550" w14:textId="77777777" w:rsidR="00EE6AF6" w:rsidRPr="00EE6AF6" w:rsidRDefault="00EE6AF6" w:rsidP="00EE6AF6">
                      <w:pPr>
                        <w:pStyle w:val="Code"/>
                        <w:rPr>
                          <w:sz w:val="18"/>
                          <w:szCs w:val="18"/>
                        </w:rPr>
                      </w:pPr>
                      <w:r w:rsidRPr="00EE6AF6">
                        <w:rPr>
                          <w:sz w:val="18"/>
                          <w:szCs w:val="18"/>
                        </w:rPr>
                        <w:t xml:space="preserve">      &lt;a href="kosarica.html"&gt;Košarica&lt;/a&gt;</w:t>
                      </w:r>
                    </w:p>
                    <w:p w14:paraId="2119FFAB" w14:textId="77777777" w:rsidR="00EE6AF6" w:rsidRPr="00EE6AF6" w:rsidRDefault="00EE6AF6" w:rsidP="00EE6AF6">
                      <w:pPr>
                        <w:pStyle w:val="Code"/>
                        <w:rPr>
                          <w:sz w:val="18"/>
                          <w:szCs w:val="18"/>
                        </w:rPr>
                      </w:pPr>
                      <w:r w:rsidRPr="00EE6AF6">
                        <w:rPr>
                          <w:sz w:val="18"/>
                          <w:szCs w:val="18"/>
                        </w:rPr>
                        <w:t xml:space="preserve">      &lt;a href="o-nama.html"&gt;O nama&lt;/a&gt;</w:t>
                      </w:r>
                    </w:p>
                    <w:p w14:paraId="7D720009" w14:textId="77777777" w:rsidR="00EE6AF6" w:rsidRPr="00EE6AF6" w:rsidRDefault="00EE6AF6" w:rsidP="00EE6AF6">
                      <w:pPr>
                        <w:pStyle w:val="Code"/>
                        <w:rPr>
                          <w:sz w:val="18"/>
                          <w:szCs w:val="18"/>
                        </w:rPr>
                      </w:pPr>
                      <w:r w:rsidRPr="00EE6AF6">
                        <w:rPr>
                          <w:sz w:val="18"/>
                          <w:szCs w:val="18"/>
                        </w:rPr>
                        <w:t xml:space="preserve">    &lt;/nav&gt;</w:t>
                      </w:r>
                    </w:p>
                    <w:p w14:paraId="19784CF6" w14:textId="77777777" w:rsidR="00EE6AF6" w:rsidRPr="00EE6AF6" w:rsidRDefault="00EE6AF6" w:rsidP="00EE6AF6">
                      <w:pPr>
                        <w:pStyle w:val="Code"/>
                        <w:rPr>
                          <w:sz w:val="18"/>
                          <w:szCs w:val="18"/>
                        </w:rPr>
                      </w:pPr>
                      <w:r w:rsidRPr="00EE6AF6">
                        <w:rPr>
                          <w:sz w:val="18"/>
                          <w:szCs w:val="18"/>
                        </w:rPr>
                        <w:t xml:space="preserve">  &lt;/header&gt;</w:t>
                      </w:r>
                    </w:p>
                    <w:p w14:paraId="372D3E3A" w14:textId="77777777" w:rsidR="00EE6AF6" w:rsidRPr="00EE6AF6" w:rsidRDefault="00EE6AF6" w:rsidP="00EE6AF6">
                      <w:pPr>
                        <w:pStyle w:val="Code"/>
                        <w:rPr>
                          <w:sz w:val="18"/>
                          <w:szCs w:val="18"/>
                        </w:rPr>
                      </w:pPr>
                    </w:p>
                    <w:p w14:paraId="1F60311B" w14:textId="77777777" w:rsidR="00EE6AF6" w:rsidRPr="00EE6AF6" w:rsidRDefault="00EE6AF6" w:rsidP="00EE6AF6">
                      <w:pPr>
                        <w:pStyle w:val="Code"/>
                        <w:rPr>
                          <w:sz w:val="18"/>
                          <w:szCs w:val="18"/>
                        </w:rPr>
                      </w:pPr>
                      <w:r w:rsidRPr="00EE6AF6">
                        <w:rPr>
                          <w:sz w:val="18"/>
                          <w:szCs w:val="18"/>
                        </w:rPr>
                        <w:t xml:space="preserve">  &lt;main&gt;</w:t>
                      </w:r>
                    </w:p>
                    <w:p w14:paraId="48488ADC" w14:textId="77777777" w:rsidR="00EE6AF6" w:rsidRPr="00EE6AF6" w:rsidRDefault="00EE6AF6" w:rsidP="00EE6AF6">
                      <w:pPr>
                        <w:pStyle w:val="Code"/>
                        <w:rPr>
                          <w:sz w:val="18"/>
                          <w:szCs w:val="18"/>
                        </w:rPr>
                      </w:pPr>
                      <w:r w:rsidRPr="00EE6AF6">
                        <w:rPr>
                          <w:sz w:val="18"/>
                          <w:szCs w:val="18"/>
                        </w:rPr>
                        <w:t xml:space="preserve">    &lt;h2&gt;Dostupne životinje&lt;/h2&gt;</w:t>
                      </w:r>
                    </w:p>
                    <w:p w14:paraId="220400A7" w14:textId="77777777" w:rsidR="00EE6AF6" w:rsidRPr="00EE6AF6" w:rsidRDefault="00EE6AF6" w:rsidP="00EE6AF6">
                      <w:pPr>
                        <w:pStyle w:val="Code"/>
                        <w:rPr>
                          <w:sz w:val="18"/>
                          <w:szCs w:val="18"/>
                        </w:rPr>
                      </w:pPr>
                      <w:r w:rsidRPr="00EE6AF6">
                        <w:rPr>
                          <w:sz w:val="18"/>
                          <w:szCs w:val="18"/>
                        </w:rPr>
                        <w:t xml:space="preserve">    &lt;div id="zivotinje-container"&gt;</w:t>
                      </w:r>
                    </w:p>
                    <w:p w14:paraId="0E99BB45" w14:textId="77777777" w:rsidR="00EE6AF6" w:rsidRPr="00EE6AF6" w:rsidRDefault="00EE6AF6" w:rsidP="00EE6AF6">
                      <w:pPr>
                        <w:pStyle w:val="Code"/>
                        <w:rPr>
                          <w:sz w:val="18"/>
                          <w:szCs w:val="18"/>
                        </w:rPr>
                      </w:pPr>
                      <w:r w:rsidRPr="00EE6AF6">
                        <w:rPr>
                          <w:sz w:val="18"/>
                          <w:szCs w:val="18"/>
                        </w:rPr>
                        <w:t xml:space="preserve">      &lt;!-- Kartice životinja će se ovdje prikazati dinamički pomoću JavaScripta --&gt;</w:t>
                      </w:r>
                    </w:p>
                    <w:p w14:paraId="3AB20D2D" w14:textId="77777777" w:rsidR="00EE6AF6" w:rsidRPr="00EE6AF6" w:rsidRDefault="00EE6AF6" w:rsidP="00EE6AF6">
                      <w:pPr>
                        <w:pStyle w:val="Code"/>
                        <w:rPr>
                          <w:sz w:val="18"/>
                          <w:szCs w:val="18"/>
                        </w:rPr>
                      </w:pPr>
                      <w:r w:rsidRPr="00EE6AF6">
                        <w:rPr>
                          <w:sz w:val="18"/>
                          <w:szCs w:val="18"/>
                        </w:rPr>
                        <w:t xml:space="preserve">    &lt;/div&gt;</w:t>
                      </w:r>
                    </w:p>
                    <w:p w14:paraId="5BB03948" w14:textId="77777777" w:rsidR="00EE6AF6" w:rsidRPr="00EE6AF6" w:rsidRDefault="00EE6AF6" w:rsidP="00EE6AF6">
                      <w:pPr>
                        <w:pStyle w:val="Code"/>
                        <w:rPr>
                          <w:sz w:val="18"/>
                          <w:szCs w:val="18"/>
                        </w:rPr>
                      </w:pPr>
                      <w:r w:rsidRPr="00EE6AF6">
                        <w:rPr>
                          <w:sz w:val="18"/>
                          <w:szCs w:val="18"/>
                        </w:rPr>
                        <w:t xml:space="preserve">  &lt;/main&gt;</w:t>
                      </w:r>
                    </w:p>
                    <w:p w14:paraId="1292795E" w14:textId="77777777" w:rsidR="00EE6AF6" w:rsidRPr="00EE6AF6" w:rsidRDefault="00EE6AF6" w:rsidP="00EE6AF6">
                      <w:pPr>
                        <w:pStyle w:val="Code"/>
                        <w:rPr>
                          <w:sz w:val="18"/>
                          <w:szCs w:val="18"/>
                        </w:rPr>
                      </w:pPr>
                    </w:p>
                    <w:p w14:paraId="6E8460DA" w14:textId="77777777" w:rsidR="00EE6AF6" w:rsidRPr="00EE6AF6" w:rsidRDefault="00EE6AF6" w:rsidP="00EE6AF6">
                      <w:pPr>
                        <w:pStyle w:val="Code"/>
                        <w:rPr>
                          <w:sz w:val="18"/>
                          <w:szCs w:val="18"/>
                        </w:rPr>
                      </w:pPr>
                      <w:r w:rsidRPr="00EE6AF6">
                        <w:rPr>
                          <w:sz w:val="18"/>
                          <w:szCs w:val="18"/>
                        </w:rPr>
                        <w:t xml:space="preserve">  &lt;footer&gt;</w:t>
                      </w:r>
                    </w:p>
                    <w:p w14:paraId="6784882C" w14:textId="77777777" w:rsidR="00EE6AF6" w:rsidRPr="00EE6AF6" w:rsidRDefault="00EE6AF6" w:rsidP="00EE6AF6">
                      <w:pPr>
                        <w:pStyle w:val="Code"/>
                        <w:rPr>
                          <w:sz w:val="18"/>
                          <w:szCs w:val="18"/>
                        </w:rPr>
                      </w:pPr>
                      <w:r w:rsidRPr="00EE6AF6">
                        <w:rPr>
                          <w:sz w:val="18"/>
                          <w:szCs w:val="18"/>
                        </w:rPr>
                        <w:t xml:space="preserve">    &lt;p&gt;&amp;copy; 2025 PetShop&lt;/p&gt;</w:t>
                      </w:r>
                    </w:p>
                    <w:p w14:paraId="6268FF49" w14:textId="77777777" w:rsidR="00EE6AF6" w:rsidRPr="00EE6AF6" w:rsidRDefault="00EE6AF6" w:rsidP="00EE6AF6">
                      <w:pPr>
                        <w:pStyle w:val="Code"/>
                        <w:rPr>
                          <w:sz w:val="18"/>
                          <w:szCs w:val="18"/>
                        </w:rPr>
                      </w:pPr>
                      <w:r w:rsidRPr="00EE6AF6">
                        <w:rPr>
                          <w:sz w:val="18"/>
                          <w:szCs w:val="18"/>
                        </w:rPr>
                        <w:t xml:space="preserve">  &lt;/footer&gt;</w:t>
                      </w:r>
                    </w:p>
                    <w:p w14:paraId="711684A9" w14:textId="77777777" w:rsidR="00EE6AF6" w:rsidRPr="00EE6AF6" w:rsidRDefault="00EE6AF6" w:rsidP="00EE6AF6">
                      <w:pPr>
                        <w:pStyle w:val="Code"/>
                        <w:rPr>
                          <w:sz w:val="18"/>
                          <w:szCs w:val="18"/>
                        </w:rPr>
                      </w:pPr>
                    </w:p>
                    <w:p w14:paraId="07EC2BE1" w14:textId="77777777" w:rsidR="00EE6AF6" w:rsidRPr="00EE6AF6" w:rsidRDefault="00EE6AF6" w:rsidP="00EE6AF6">
                      <w:pPr>
                        <w:pStyle w:val="Code"/>
                        <w:rPr>
                          <w:sz w:val="18"/>
                          <w:szCs w:val="18"/>
                        </w:rPr>
                      </w:pPr>
                      <w:r w:rsidRPr="00EE6AF6">
                        <w:rPr>
                          <w:sz w:val="18"/>
                          <w:szCs w:val="18"/>
                        </w:rPr>
                        <w:t xml:space="preserve">  &lt;script src="script.js"&gt;&lt;/script&gt;</w:t>
                      </w:r>
                    </w:p>
                    <w:p w14:paraId="0A5BFA2F" w14:textId="77777777" w:rsidR="00EE6AF6" w:rsidRPr="00EE6AF6" w:rsidRDefault="00EE6AF6" w:rsidP="00EE6AF6">
                      <w:pPr>
                        <w:pStyle w:val="Code"/>
                        <w:rPr>
                          <w:sz w:val="18"/>
                          <w:szCs w:val="18"/>
                        </w:rPr>
                      </w:pPr>
                      <w:r w:rsidRPr="00EE6AF6">
                        <w:rPr>
                          <w:sz w:val="18"/>
                          <w:szCs w:val="18"/>
                        </w:rPr>
                        <w:t>&lt;/body&gt;</w:t>
                      </w:r>
                    </w:p>
                    <w:p w14:paraId="788F0B56" w14:textId="4112FB7F" w:rsidR="00EE6AF6" w:rsidRPr="00EE6AF6" w:rsidRDefault="00EE6AF6" w:rsidP="00EE6AF6">
                      <w:pPr>
                        <w:pStyle w:val="Code"/>
                        <w:rPr>
                          <w:sz w:val="18"/>
                          <w:szCs w:val="18"/>
                        </w:rPr>
                      </w:pPr>
                      <w:r w:rsidRPr="00EE6AF6">
                        <w:rPr>
                          <w:sz w:val="18"/>
                          <w:szCs w:val="18"/>
                        </w:rPr>
                        <w:t>&lt;/html&gt;</w:t>
                      </w:r>
                    </w:p>
                  </w:txbxContent>
                </v:textbox>
                <w10:wrap type="square" anchorx="page"/>
              </v:shape>
            </w:pict>
          </mc:Fallback>
        </mc:AlternateContent>
      </w:r>
      <w:r w:rsidRPr="00EE6AF6">
        <w:t>Kod ispod prikazuje glavnu strukturu početne stranice aplikacije:</w:t>
      </w:r>
    </w:p>
    <w:p w14:paraId="3BCA5BE5" w14:textId="3F4726C1" w:rsidR="00EE6AF6" w:rsidRDefault="00EE6AF6" w:rsidP="00EE6AF6"/>
    <w:p w14:paraId="395916E2" w14:textId="77777777" w:rsidR="00EE6AF6" w:rsidRDefault="00EE6AF6" w:rsidP="00EE6AF6"/>
    <w:p w14:paraId="1E75A7E4" w14:textId="77777777" w:rsidR="00EE6AF6" w:rsidRDefault="00EE6AF6" w:rsidP="00EE6AF6"/>
    <w:p w14:paraId="5375BC33" w14:textId="77777777" w:rsidR="00EE6AF6" w:rsidRDefault="00EE6AF6" w:rsidP="00EE6AF6"/>
    <w:p w14:paraId="35F88D3D" w14:textId="77777777" w:rsidR="00EE6AF6" w:rsidRDefault="00EE6AF6" w:rsidP="00EE6AF6"/>
    <w:p w14:paraId="4A6ADC3F" w14:textId="77777777" w:rsidR="00EE6AF6" w:rsidRDefault="00EE6AF6" w:rsidP="00EE6AF6"/>
    <w:p w14:paraId="398D185A" w14:textId="77777777" w:rsidR="00EE6AF6" w:rsidRDefault="00EE6AF6" w:rsidP="00EE6AF6"/>
    <w:p w14:paraId="0D6732E7" w14:textId="20CC4403" w:rsidR="00EE6AF6" w:rsidRDefault="00EE6AF6" w:rsidP="00EE6AF6"/>
    <w:p w14:paraId="39E4ED7E" w14:textId="77777777" w:rsidR="00EE6AF6" w:rsidRDefault="00EE6AF6" w:rsidP="00EE6AF6"/>
    <w:p w14:paraId="00CFB941" w14:textId="77777777" w:rsidR="00EE6AF6" w:rsidRDefault="00EE6AF6" w:rsidP="00EE6AF6"/>
    <w:p w14:paraId="24E76908" w14:textId="77777777" w:rsidR="00EE6AF6" w:rsidRDefault="00EE6AF6" w:rsidP="00EE6AF6"/>
    <w:p w14:paraId="16FCD35B" w14:textId="77777777" w:rsidR="00EE6AF6" w:rsidRDefault="00EE6AF6" w:rsidP="00EE6AF6"/>
    <w:p w14:paraId="196D9856" w14:textId="77777777" w:rsidR="00EE6AF6" w:rsidRDefault="00EE6AF6" w:rsidP="00EE6AF6"/>
    <w:p w14:paraId="62C88A13" w14:textId="77777777" w:rsidR="00EE6AF6" w:rsidRDefault="00EE6AF6" w:rsidP="00EE6AF6"/>
    <w:p w14:paraId="7C0F3FF1" w14:textId="7DBA9CAD" w:rsidR="00EE6AF6" w:rsidRDefault="00EE6AF6" w:rsidP="00EE6AF6"/>
    <w:p w14:paraId="75760C02" w14:textId="5D40E343" w:rsidR="00EE6AF6" w:rsidRDefault="00EE6AF6" w:rsidP="00EE6AF6">
      <w:r>
        <w:rPr>
          <w:noProof/>
        </w:rPr>
        <mc:AlternateContent>
          <mc:Choice Requires="wps">
            <w:drawing>
              <wp:anchor distT="45720" distB="45720" distL="114300" distR="114300" simplePos="0" relativeHeight="251761664" behindDoc="0" locked="0" layoutInCell="1" allowOverlap="1" wp14:anchorId="6F9D926B" wp14:editId="65287C8C">
                <wp:simplePos x="0" y="0"/>
                <wp:positionH relativeFrom="page">
                  <wp:align>center</wp:align>
                </wp:positionH>
                <wp:positionV relativeFrom="paragraph">
                  <wp:posOffset>102918</wp:posOffset>
                </wp:positionV>
                <wp:extent cx="1837055" cy="1404620"/>
                <wp:effectExtent l="0" t="0" r="0" b="0"/>
                <wp:wrapSquare wrapText="bothSides"/>
                <wp:docPr id="1535167541"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7055" cy="1404620"/>
                        </a:xfrm>
                        <a:prstGeom prst="rect">
                          <a:avLst/>
                        </a:prstGeom>
                        <a:solidFill>
                          <a:srgbClr val="FFFFFF"/>
                        </a:solidFill>
                        <a:ln w="9525">
                          <a:noFill/>
                          <a:miter lim="800000"/>
                          <a:headEnd/>
                          <a:tailEnd/>
                        </a:ln>
                      </wps:spPr>
                      <wps:txbx>
                        <w:txbxContent>
                          <w:p w14:paraId="3D6CBEF8" w14:textId="2A75BC0F" w:rsidR="00EE6AF6" w:rsidRPr="00EE6AF6" w:rsidRDefault="00EE6AF6">
                            <w:pPr>
                              <w:rPr>
                                <w:rStyle w:val="Naglaeno"/>
                              </w:rPr>
                            </w:pPr>
                            <w:r w:rsidRPr="00EE6AF6">
                              <w:rPr>
                                <w:rStyle w:val="Naglaeno"/>
                              </w:rPr>
                              <w:t xml:space="preserve">Slika 4.1. </w:t>
                            </w:r>
                            <w:r w:rsidRPr="00EE6AF6">
                              <w:rPr>
                                <w:rStyle w:val="Naglaeno"/>
                                <w:b w:val="0"/>
                                <w:bCs w:val="0"/>
                              </w:rPr>
                              <w:t>Osnovni HTM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9D926B" id="_x0000_s1037" type="#_x0000_t202" style="position:absolute;left:0;text-align:left;margin-left:0;margin-top:8.1pt;width:144.65pt;height:110.6pt;z-index:251761664;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" stroked="f">
                <v:textbox style="mso-fit-shape-to-text:t">
                  <w:txbxContent>
                    <w:p w14:paraId="3D6CBEF8" w14:textId="2A75BC0F" w:rsidR="00EE6AF6" w:rsidRPr="00EE6AF6" w:rsidRDefault="00EE6AF6">
                      <w:pPr>
                        <w:rPr>
                          <w:rStyle w:val="Naglaeno"/>
                        </w:rPr>
                      </w:pPr>
                      <w:r w:rsidRPr="00EE6AF6">
                        <w:rPr>
                          <w:rStyle w:val="Naglaeno"/>
                        </w:rPr>
                        <w:t xml:space="preserve">Slika 4.1. </w:t>
                      </w:r>
                      <w:r w:rsidRPr="00EE6AF6">
                        <w:rPr>
                          <w:rStyle w:val="Naglaeno"/>
                          <w:b w:val="0"/>
                          <w:bCs w:val="0"/>
                        </w:rPr>
                        <w:t>Osnovni HTML</w:t>
                      </w:r>
                    </w:p>
                  </w:txbxContent>
                </v:textbox>
                <w10:wrap type="square" anchorx="page"/>
              </v:shape>
            </w:pict>
          </mc:Fallback>
        </mc:AlternateContent>
      </w:r>
    </w:p>
    <w:p w14:paraId="2C29830E" w14:textId="3AFED512" w:rsidR="00EE6AF6" w:rsidRDefault="00EE6AF6" w:rsidP="00EE6AF6"/>
    <w:p w14:paraId="78CD9039" w14:textId="77777777" w:rsidR="00EE6AF6" w:rsidRDefault="00EE6AF6" w:rsidP="00EE6AF6"/>
    <w:p w14:paraId="3BD39BE0" w14:textId="77777777" w:rsidR="00EE6AF6" w:rsidRDefault="00EE6AF6" w:rsidP="00EE6AF6"/>
    <w:p w14:paraId="22C8D9AF" w14:textId="77777777" w:rsidR="00EE6AF6" w:rsidRPr="00EE6AF6" w:rsidRDefault="00EE6AF6" w:rsidP="00EE6AF6">
      <w:pPr>
        <w:pStyle w:val="Naslov2"/>
      </w:pPr>
      <w:r w:rsidRPr="00EE6AF6">
        <w:lastRenderedPageBreak/>
        <w:t>CSS – oblikovanje korisničkog sučelja</w:t>
      </w:r>
    </w:p>
    <w:p w14:paraId="0E53E6B1" w14:textId="77777777" w:rsidR="00EE6AF6" w:rsidRPr="00EE6AF6" w:rsidRDefault="00EE6AF6" w:rsidP="00EE6AF6">
      <w:r w:rsidRPr="00EE6AF6">
        <w:t>Nakon izrade osnovne HTML strukture, primijenjeno je stiliziranje pomoću CSS-a kako bi aplikacija bila vizualno ugodna i pregledna. Stilizacija uključuje definiranje rasporeda elemenata, boja, obruba, tipografije i prilagodbu prikaza za različite veličine zaslona.</w:t>
      </w:r>
    </w:p>
    <w:p w14:paraId="43C5DF27" w14:textId="77777777" w:rsidR="00EE6AF6" w:rsidRDefault="00EE6AF6" w:rsidP="00EE6AF6">
      <w:r w:rsidRPr="00EE6AF6">
        <w:t>U nastavku je prikazan sadržaj datoteke style.css:</w:t>
      </w:r>
    </w:p>
    <w:p w14:paraId="0E9B96AF" w14:textId="77777777" w:rsidR="00E15476" w:rsidRDefault="00E15476" w:rsidP="00EE6AF6"/>
    <w:p w14:paraId="70D89154" w14:textId="664560B3" w:rsidR="00EE6AF6" w:rsidRPr="00EE6AF6" w:rsidRDefault="00E15476" w:rsidP="00EE6AF6">
      <w:r>
        <w:rPr>
          <w:noProof/>
        </w:rPr>
        <w:lastRenderedPageBreak/>
        <mc:AlternateContent>
          <mc:Choice Requires="wps">
            <w:drawing>
              <wp:anchor distT="45720" distB="45720" distL="114300" distR="114300" simplePos="0" relativeHeight="251763712" behindDoc="0" locked="0" layoutInCell="1" allowOverlap="1" wp14:anchorId="351AEE3D" wp14:editId="65327C04">
                <wp:simplePos x="0" y="0"/>
                <wp:positionH relativeFrom="column">
                  <wp:align>center</wp:align>
                </wp:positionH>
                <wp:positionV relativeFrom="paragraph">
                  <wp:posOffset>182880</wp:posOffset>
                </wp:positionV>
                <wp:extent cx="2360930" cy="1404620"/>
                <wp:effectExtent l="0" t="0" r="22860" b="11430"/>
                <wp:wrapSquare wrapText="bothSides"/>
                <wp:docPr id="1836933230"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77E7B46" w14:textId="77777777" w:rsidR="00E15476" w:rsidRPr="00E15476" w:rsidRDefault="00E15476" w:rsidP="00E15476">
                            <w:pPr>
                              <w:pStyle w:val="Code"/>
                              <w:rPr>
                                <w:sz w:val="18"/>
                                <w:szCs w:val="18"/>
                              </w:rPr>
                            </w:pPr>
                            <w:r w:rsidRPr="00E15476">
                              <w:rPr>
                                <w:sz w:val="18"/>
                                <w:szCs w:val="18"/>
                              </w:rPr>
                              <w:t>* {</w:t>
                            </w:r>
                          </w:p>
                          <w:p w14:paraId="7A4C10C1" w14:textId="77777777" w:rsidR="00E15476" w:rsidRPr="00E15476" w:rsidRDefault="00E15476" w:rsidP="00E15476">
                            <w:pPr>
                              <w:pStyle w:val="Code"/>
                              <w:rPr>
                                <w:sz w:val="18"/>
                                <w:szCs w:val="18"/>
                              </w:rPr>
                            </w:pPr>
                            <w:r w:rsidRPr="00E15476">
                              <w:rPr>
                                <w:sz w:val="18"/>
                                <w:szCs w:val="18"/>
                              </w:rPr>
                              <w:t xml:space="preserve">  margin: 0;</w:t>
                            </w:r>
                          </w:p>
                          <w:p w14:paraId="532BC4A2" w14:textId="77777777" w:rsidR="00E15476" w:rsidRPr="00E15476" w:rsidRDefault="00E15476" w:rsidP="00E15476">
                            <w:pPr>
                              <w:pStyle w:val="Code"/>
                              <w:rPr>
                                <w:sz w:val="18"/>
                                <w:szCs w:val="18"/>
                              </w:rPr>
                            </w:pPr>
                            <w:r w:rsidRPr="00E15476">
                              <w:rPr>
                                <w:sz w:val="18"/>
                                <w:szCs w:val="18"/>
                              </w:rPr>
                              <w:t xml:space="preserve">  padding: 0;</w:t>
                            </w:r>
                          </w:p>
                          <w:p w14:paraId="512352E4" w14:textId="77777777" w:rsidR="00E15476" w:rsidRPr="00E15476" w:rsidRDefault="00E15476" w:rsidP="00E15476">
                            <w:pPr>
                              <w:pStyle w:val="Code"/>
                              <w:rPr>
                                <w:sz w:val="18"/>
                                <w:szCs w:val="18"/>
                              </w:rPr>
                            </w:pPr>
                            <w:r w:rsidRPr="00E15476">
                              <w:rPr>
                                <w:sz w:val="18"/>
                                <w:szCs w:val="18"/>
                              </w:rPr>
                              <w:t xml:space="preserve">  box-sizing: border-box;</w:t>
                            </w:r>
                          </w:p>
                          <w:p w14:paraId="532FDF13" w14:textId="77777777" w:rsidR="00E15476" w:rsidRPr="00E15476" w:rsidRDefault="00E15476" w:rsidP="00E15476">
                            <w:pPr>
                              <w:pStyle w:val="Code"/>
                              <w:rPr>
                                <w:sz w:val="18"/>
                                <w:szCs w:val="18"/>
                              </w:rPr>
                            </w:pPr>
                            <w:r w:rsidRPr="00E15476">
                              <w:rPr>
                                <w:sz w:val="18"/>
                                <w:szCs w:val="18"/>
                              </w:rPr>
                              <w:t>}</w:t>
                            </w:r>
                          </w:p>
                          <w:p w14:paraId="6E8DCB78" w14:textId="77777777" w:rsidR="00E15476" w:rsidRPr="00E15476" w:rsidRDefault="00E15476" w:rsidP="00E15476">
                            <w:pPr>
                              <w:pStyle w:val="Code"/>
                              <w:rPr>
                                <w:sz w:val="18"/>
                                <w:szCs w:val="18"/>
                              </w:rPr>
                            </w:pPr>
                          </w:p>
                          <w:p w14:paraId="50C3A631" w14:textId="77777777" w:rsidR="00E15476" w:rsidRPr="00E15476" w:rsidRDefault="00E15476" w:rsidP="00E15476">
                            <w:pPr>
                              <w:pStyle w:val="Code"/>
                              <w:rPr>
                                <w:sz w:val="18"/>
                                <w:szCs w:val="18"/>
                              </w:rPr>
                            </w:pPr>
                            <w:r w:rsidRPr="00E15476">
                              <w:rPr>
                                <w:sz w:val="18"/>
                                <w:szCs w:val="18"/>
                              </w:rPr>
                              <w:t>body {</w:t>
                            </w:r>
                          </w:p>
                          <w:p w14:paraId="7CCB7958" w14:textId="77777777" w:rsidR="00E15476" w:rsidRPr="00E15476" w:rsidRDefault="00E15476" w:rsidP="00E15476">
                            <w:pPr>
                              <w:pStyle w:val="Code"/>
                              <w:rPr>
                                <w:sz w:val="18"/>
                                <w:szCs w:val="18"/>
                              </w:rPr>
                            </w:pPr>
                            <w:r w:rsidRPr="00E15476">
                              <w:rPr>
                                <w:sz w:val="18"/>
                                <w:szCs w:val="18"/>
                              </w:rPr>
                              <w:t xml:space="preserve">  font-family: Arial, sans-serif;</w:t>
                            </w:r>
                          </w:p>
                          <w:p w14:paraId="24FB131E" w14:textId="77777777" w:rsidR="00E15476" w:rsidRPr="00E15476" w:rsidRDefault="00E15476" w:rsidP="00E15476">
                            <w:pPr>
                              <w:pStyle w:val="Code"/>
                              <w:rPr>
                                <w:sz w:val="18"/>
                                <w:szCs w:val="18"/>
                              </w:rPr>
                            </w:pPr>
                            <w:r w:rsidRPr="00E15476">
                              <w:rPr>
                                <w:sz w:val="18"/>
                                <w:szCs w:val="18"/>
                              </w:rPr>
                              <w:t xml:space="preserve">  background-color: #f9f9f9;</w:t>
                            </w:r>
                          </w:p>
                          <w:p w14:paraId="4F1919F9" w14:textId="77777777" w:rsidR="00E15476" w:rsidRPr="00E15476" w:rsidRDefault="00E15476" w:rsidP="00E15476">
                            <w:pPr>
                              <w:pStyle w:val="Code"/>
                              <w:rPr>
                                <w:sz w:val="18"/>
                                <w:szCs w:val="18"/>
                              </w:rPr>
                            </w:pPr>
                            <w:r w:rsidRPr="00E15476">
                              <w:rPr>
                                <w:sz w:val="18"/>
                                <w:szCs w:val="18"/>
                              </w:rPr>
                              <w:t xml:space="preserve">  padding: 20px;</w:t>
                            </w:r>
                          </w:p>
                          <w:p w14:paraId="11064884" w14:textId="77777777" w:rsidR="00E15476" w:rsidRPr="00E15476" w:rsidRDefault="00E15476" w:rsidP="00E15476">
                            <w:pPr>
                              <w:pStyle w:val="Code"/>
                              <w:rPr>
                                <w:sz w:val="18"/>
                                <w:szCs w:val="18"/>
                              </w:rPr>
                            </w:pPr>
                            <w:r w:rsidRPr="00E15476">
                              <w:rPr>
                                <w:sz w:val="18"/>
                                <w:szCs w:val="18"/>
                              </w:rPr>
                              <w:t>}</w:t>
                            </w:r>
                          </w:p>
                          <w:p w14:paraId="3918A860" w14:textId="77777777" w:rsidR="00E15476" w:rsidRPr="00E15476" w:rsidRDefault="00E15476" w:rsidP="00E15476">
                            <w:pPr>
                              <w:pStyle w:val="Code"/>
                              <w:rPr>
                                <w:sz w:val="18"/>
                                <w:szCs w:val="18"/>
                              </w:rPr>
                            </w:pPr>
                          </w:p>
                          <w:p w14:paraId="02003C1A" w14:textId="77777777" w:rsidR="00E15476" w:rsidRPr="00E15476" w:rsidRDefault="00E15476" w:rsidP="00E15476">
                            <w:pPr>
                              <w:pStyle w:val="Code"/>
                              <w:rPr>
                                <w:sz w:val="18"/>
                                <w:szCs w:val="18"/>
                              </w:rPr>
                            </w:pPr>
                            <w:r w:rsidRPr="00E15476">
                              <w:rPr>
                                <w:sz w:val="18"/>
                                <w:szCs w:val="18"/>
                              </w:rPr>
                              <w:t>header {</w:t>
                            </w:r>
                          </w:p>
                          <w:p w14:paraId="5E0E6106" w14:textId="77777777" w:rsidR="00E15476" w:rsidRPr="00E15476" w:rsidRDefault="00E15476" w:rsidP="00E15476">
                            <w:pPr>
                              <w:pStyle w:val="Code"/>
                              <w:rPr>
                                <w:sz w:val="18"/>
                                <w:szCs w:val="18"/>
                              </w:rPr>
                            </w:pPr>
                            <w:r w:rsidRPr="00E15476">
                              <w:rPr>
                                <w:sz w:val="18"/>
                                <w:szCs w:val="18"/>
                              </w:rPr>
                              <w:t xml:space="preserve">  background-color: #007bff;</w:t>
                            </w:r>
                          </w:p>
                          <w:p w14:paraId="68AD0A22" w14:textId="77777777" w:rsidR="00E15476" w:rsidRPr="00E15476" w:rsidRDefault="00E15476" w:rsidP="00E15476">
                            <w:pPr>
                              <w:pStyle w:val="Code"/>
                              <w:rPr>
                                <w:sz w:val="18"/>
                                <w:szCs w:val="18"/>
                              </w:rPr>
                            </w:pPr>
                            <w:r w:rsidRPr="00E15476">
                              <w:rPr>
                                <w:sz w:val="18"/>
                                <w:szCs w:val="18"/>
                              </w:rPr>
                              <w:t xml:space="preserve">  color: white;</w:t>
                            </w:r>
                          </w:p>
                          <w:p w14:paraId="516A9ADC" w14:textId="77777777" w:rsidR="00E15476" w:rsidRPr="00E15476" w:rsidRDefault="00E15476" w:rsidP="00E15476">
                            <w:pPr>
                              <w:pStyle w:val="Code"/>
                              <w:rPr>
                                <w:sz w:val="18"/>
                                <w:szCs w:val="18"/>
                              </w:rPr>
                            </w:pPr>
                            <w:r w:rsidRPr="00E15476">
                              <w:rPr>
                                <w:sz w:val="18"/>
                                <w:szCs w:val="18"/>
                              </w:rPr>
                              <w:t xml:space="preserve">  padding: 20px;</w:t>
                            </w:r>
                          </w:p>
                          <w:p w14:paraId="01C3C1F7" w14:textId="77777777" w:rsidR="00E15476" w:rsidRPr="00E15476" w:rsidRDefault="00E15476" w:rsidP="00E15476">
                            <w:pPr>
                              <w:pStyle w:val="Code"/>
                              <w:rPr>
                                <w:sz w:val="18"/>
                                <w:szCs w:val="18"/>
                              </w:rPr>
                            </w:pPr>
                            <w:r w:rsidRPr="00E15476">
                              <w:rPr>
                                <w:sz w:val="18"/>
                                <w:szCs w:val="18"/>
                              </w:rPr>
                              <w:t xml:space="preserve">  text-align: center;</w:t>
                            </w:r>
                          </w:p>
                          <w:p w14:paraId="4DF4E49D" w14:textId="77777777" w:rsidR="00E15476" w:rsidRPr="00E15476" w:rsidRDefault="00E15476" w:rsidP="00E15476">
                            <w:pPr>
                              <w:pStyle w:val="Code"/>
                              <w:rPr>
                                <w:sz w:val="18"/>
                                <w:szCs w:val="18"/>
                              </w:rPr>
                            </w:pPr>
                            <w:r w:rsidRPr="00E15476">
                              <w:rPr>
                                <w:sz w:val="18"/>
                                <w:szCs w:val="18"/>
                              </w:rPr>
                              <w:t>}</w:t>
                            </w:r>
                          </w:p>
                          <w:p w14:paraId="46F34A9B" w14:textId="77777777" w:rsidR="00E15476" w:rsidRPr="00E15476" w:rsidRDefault="00E15476" w:rsidP="00E15476">
                            <w:pPr>
                              <w:pStyle w:val="Code"/>
                              <w:rPr>
                                <w:sz w:val="18"/>
                                <w:szCs w:val="18"/>
                              </w:rPr>
                            </w:pPr>
                          </w:p>
                          <w:p w14:paraId="7E81F88B" w14:textId="77777777" w:rsidR="00E15476" w:rsidRPr="00E15476" w:rsidRDefault="00E15476" w:rsidP="00E15476">
                            <w:pPr>
                              <w:pStyle w:val="Code"/>
                              <w:rPr>
                                <w:sz w:val="18"/>
                                <w:szCs w:val="18"/>
                              </w:rPr>
                            </w:pPr>
                            <w:r w:rsidRPr="00E15476">
                              <w:rPr>
                                <w:sz w:val="18"/>
                                <w:szCs w:val="18"/>
                              </w:rPr>
                              <w:t>nav a {</w:t>
                            </w:r>
                          </w:p>
                          <w:p w14:paraId="5B28DD56" w14:textId="77777777" w:rsidR="00E15476" w:rsidRPr="00E15476" w:rsidRDefault="00E15476" w:rsidP="00E15476">
                            <w:pPr>
                              <w:pStyle w:val="Code"/>
                              <w:rPr>
                                <w:sz w:val="18"/>
                                <w:szCs w:val="18"/>
                              </w:rPr>
                            </w:pPr>
                            <w:r w:rsidRPr="00E15476">
                              <w:rPr>
                                <w:sz w:val="18"/>
                                <w:szCs w:val="18"/>
                              </w:rPr>
                              <w:t xml:space="preserve">  color: white;</w:t>
                            </w:r>
                          </w:p>
                          <w:p w14:paraId="49C01B5C" w14:textId="77777777" w:rsidR="00E15476" w:rsidRPr="00E15476" w:rsidRDefault="00E15476" w:rsidP="00E15476">
                            <w:pPr>
                              <w:pStyle w:val="Code"/>
                              <w:rPr>
                                <w:sz w:val="18"/>
                                <w:szCs w:val="18"/>
                              </w:rPr>
                            </w:pPr>
                            <w:r w:rsidRPr="00E15476">
                              <w:rPr>
                                <w:sz w:val="18"/>
                                <w:szCs w:val="18"/>
                              </w:rPr>
                              <w:t xml:space="preserve">  margin: 0 15px;</w:t>
                            </w:r>
                          </w:p>
                          <w:p w14:paraId="69E68092" w14:textId="77777777" w:rsidR="00E15476" w:rsidRPr="00E15476" w:rsidRDefault="00E15476" w:rsidP="00E15476">
                            <w:pPr>
                              <w:pStyle w:val="Code"/>
                              <w:rPr>
                                <w:sz w:val="18"/>
                                <w:szCs w:val="18"/>
                              </w:rPr>
                            </w:pPr>
                            <w:r w:rsidRPr="00E15476">
                              <w:rPr>
                                <w:sz w:val="18"/>
                                <w:szCs w:val="18"/>
                              </w:rPr>
                              <w:t xml:space="preserve">  text-decoration: none;</w:t>
                            </w:r>
                          </w:p>
                          <w:p w14:paraId="4ADF4D4F" w14:textId="77777777" w:rsidR="00E15476" w:rsidRPr="00E15476" w:rsidRDefault="00E15476" w:rsidP="00E15476">
                            <w:pPr>
                              <w:pStyle w:val="Code"/>
                              <w:rPr>
                                <w:sz w:val="18"/>
                                <w:szCs w:val="18"/>
                              </w:rPr>
                            </w:pPr>
                            <w:r w:rsidRPr="00E15476">
                              <w:rPr>
                                <w:sz w:val="18"/>
                                <w:szCs w:val="18"/>
                              </w:rPr>
                              <w:t>}</w:t>
                            </w:r>
                          </w:p>
                          <w:p w14:paraId="73A5BB98" w14:textId="77777777" w:rsidR="00E15476" w:rsidRPr="00E15476" w:rsidRDefault="00E15476" w:rsidP="00E15476">
                            <w:pPr>
                              <w:pStyle w:val="Code"/>
                              <w:rPr>
                                <w:sz w:val="18"/>
                                <w:szCs w:val="18"/>
                              </w:rPr>
                            </w:pPr>
                          </w:p>
                          <w:p w14:paraId="381AA5A3" w14:textId="77777777" w:rsidR="00E15476" w:rsidRPr="00E15476" w:rsidRDefault="00E15476" w:rsidP="00E15476">
                            <w:pPr>
                              <w:pStyle w:val="Code"/>
                              <w:rPr>
                                <w:sz w:val="18"/>
                                <w:szCs w:val="18"/>
                              </w:rPr>
                            </w:pPr>
                            <w:r w:rsidRPr="00E15476">
                              <w:rPr>
                                <w:sz w:val="18"/>
                                <w:szCs w:val="18"/>
                              </w:rPr>
                              <w:t>main {</w:t>
                            </w:r>
                          </w:p>
                          <w:p w14:paraId="71513BF3" w14:textId="77777777" w:rsidR="00E15476" w:rsidRPr="00E15476" w:rsidRDefault="00E15476" w:rsidP="00E15476">
                            <w:pPr>
                              <w:pStyle w:val="Code"/>
                              <w:rPr>
                                <w:sz w:val="18"/>
                                <w:szCs w:val="18"/>
                              </w:rPr>
                            </w:pPr>
                            <w:r w:rsidRPr="00E15476">
                              <w:rPr>
                                <w:sz w:val="18"/>
                                <w:szCs w:val="18"/>
                              </w:rPr>
                              <w:t xml:space="preserve">  margin-top: 30px;</w:t>
                            </w:r>
                          </w:p>
                          <w:p w14:paraId="5475BC08" w14:textId="77777777" w:rsidR="00E15476" w:rsidRPr="00E15476" w:rsidRDefault="00E15476" w:rsidP="00E15476">
                            <w:pPr>
                              <w:pStyle w:val="Code"/>
                              <w:rPr>
                                <w:sz w:val="18"/>
                                <w:szCs w:val="18"/>
                              </w:rPr>
                            </w:pPr>
                            <w:r w:rsidRPr="00E15476">
                              <w:rPr>
                                <w:sz w:val="18"/>
                                <w:szCs w:val="18"/>
                              </w:rPr>
                              <w:t>}</w:t>
                            </w:r>
                          </w:p>
                          <w:p w14:paraId="43BB6855" w14:textId="77777777" w:rsidR="00E15476" w:rsidRPr="00E15476" w:rsidRDefault="00E15476" w:rsidP="00E15476">
                            <w:pPr>
                              <w:pStyle w:val="Code"/>
                              <w:rPr>
                                <w:sz w:val="18"/>
                                <w:szCs w:val="18"/>
                              </w:rPr>
                            </w:pPr>
                          </w:p>
                          <w:p w14:paraId="079E4E2A" w14:textId="77777777" w:rsidR="00E15476" w:rsidRPr="00E15476" w:rsidRDefault="00E15476" w:rsidP="00E15476">
                            <w:pPr>
                              <w:pStyle w:val="Code"/>
                              <w:rPr>
                                <w:sz w:val="18"/>
                                <w:szCs w:val="18"/>
                              </w:rPr>
                            </w:pPr>
                            <w:r w:rsidRPr="00E15476">
                              <w:rPr>
                                <w:sz w:val="18"/>
                                <w:szCs w:val="18"/>
                              </w:rPr>
                              <w:t>h2 {</w:t>
                            </w:r>
                          </w:p>
                          <w:p w14:paraId="5F294718" w14:textId="77777777" w:rsidR="00E15476" w:rsidRPr="00E15476" w:rsidRDefault="00E15476" w:rsidP="00E15476">
                            <w:pPr>
                              <w:pStyle w:val="Code"/>
                              <w:rPr>
                                <w:sz w:val="18"/>
                                <w:szCs w:val="18"/>
                              </w:rPr>
                            </w:pPr>
                            <w:r w:rsidRPr="00E15476">
                              <w:rPr>
                                <w:sz w:val="18"/>
                                <w:szCs w:val="18"/>
                              </w:rPr>
                              <w:t xml:space="preserve">  margin-bottom: 20px;</w:t>
                            </w:r>
                          </w:p>
                          <w:p w14:paraId="4D995981" w14:textId="77777777" w:rsidR="00E15476" w:rsidRPr="00E15476" w:rsidRDefault="00E15476" w:rsidP="00E15476">
                            <w:pPr>
                              <w:pStyle w:val="Code"/>
                              <w:rPr>
                                <w:sz w:val="18"/>
                                <w:szCs w:val="18"/>
                              </w:rPr>
                            </w:pPr>
                            <w:r w:rsidRPr="00E15476">
                              <w:rPr>
                                <w:sz w:val="18"/>
                                <w:szCs w:val="18"/>
                              </w:rPr>
                              <w:t xml:space="preserve">  color: #333;</w:t>
                            </w:r>
                          </w:p>
                          <w:p w14:paraId="0F0B9863" w14:textId="77777777" w:rsidR="00E15476" w:rsidRPr="00E15476" w:rsidRDefault="00E15476" w:rsidP="00E15476">
                            <w:pPr>
                              <w:pStyle w:val="Code"/>
                              <w:rPr>
                                <w:sz w:val="18"/>
                                <w:szCs w:val="18"/>
                              </w:rPr>
                            </w:pPr>
                            <w:r w:rsidRPr="00E15476">
                              <w:rPr>
                                <w:sz w:val="18"/>
                                <w:szCs w:val="18"/>
                              </w:rPr>
                              <w:t>}</w:t>
                            </w:r>
                          </w:p>
                          <w:p w14:paraId="4AE1BE5E" w14:textId="77777777" w:rsidR="00E15476" w:rsidRPr="00E15476" w:rsidRDefault="00E15476" w:rsidP="00E15476">
                            <w:pPr>
                              <w:pStyle w:val="Code"/>
                              <w:rPr>
                                <w:sz w:val="18"/>
                                <w:szCs w:val="18"/>
                              </w:rPr>
                            </w:pPr>
                          </w:p>
                          <w:p w14:paraId="51510306" w14:textId="77777777" w:rsidR="00E15476" w:rsidRPr="00E15476" w:rsidRDefault="00E15476" w:rsidP="00E15476">
                            <w:pPr>
                              <w:pStyle w:val="Code"/>
                              <w:rPr>
                                <w:sz w:val="18"/>
                                <w:szCs w:val="18"/>
                              </w:rPr>
                            </w:pPr>
                            <w:r w:rsidRPr="00E15476">
                              <w:rPr>
                                <w:sz w:val="18"/>
                                <w:szCs w:val="18"/>
                              </w:rPr>
                              <w:t>#zivotinje-container {</w:t>
                            </w:r>
                          </w:p>
                          <w:p w14:paraId="2BEDE615" w14:textId="77777777" w:rsidR="00E15476" w:rsidRPr="00E15476" w:rsidRDefault="00E15476" w:rsidP="00E15476">
                            <w:pPr>
                              <w:pStyle w:val="Code"/>
                              <w:rPr>
                                <w:sz w:val="18"/>
                                <w:szCs w:val="18"/>
                              </w:rPr>
                            </w:pPr>
                            <w:r w:rsidRPr="00E15476">
                              <w:rPr>
                                <w:sz w:val="18"/>
                                <w:szCs w:val="18"/>
                              </w:rPr>
                              <w:t xml:space="preserve">  display: flex;</w:t>
                            </w:r>
                          </w:p>
                          <w:p w14:paraId="60A0727E" w14:textId="77777777" w:rsidR="00E15476" w:rsidRPr="00E15476" w:rsidRDefault="00E15476" w:rsidP="00E15476">
                            <w:pPr>
                              <w:pStyle w:val="Code"/>
                              <w:rPr>
                                <w:sz w:val="18"/>
                                <w:szCs w:val="18"/>
                              </w:rPr>
                            </w:pPr>
                            <w:r w:rsidRPr="00E15476">
                              <w:rPr>
                                <w:sz w:val="18"/>
                                <w:szCs w:val="18"/>
                              </w:rPr>
                              <w:t xml:space="preserve">  flex-wrap: wrap;</w:t>
                            </w:r>
                          </w:p>
                          <w:p w14:paraId="065534D4" w14:textId="77777777" w:rsidR="00E15476" w:rsidRPr="00E15476" w:rsidRDefault="00E15476" w:rsidP="00E15476">
                            <w:pPr>
                              <w:pStyle w:val="Code"/>
                              <w:rPr>
                                <w:sz w:val="18"/>
                                <w:szCs w:val="18"/>
                              </w:rPr>
                            </w:pPr>
                            <w:r w:rsidRPr="00E15476">
                              <w:rPr>
                                <w:sz w:val="18"/>
                                <w:szCs w:val="18"/>
                              </w:rPr>
                              <w:t xml:space="preserve">  gap: 20px;</w:t>
                            </w:r>
                          </w:p>
                          <w:p w14:paraId="0DD84F75" w14:textId="77777777" w:rsidR="00E15476" w:rsidRPr="00E15476" w:rsidRDefault="00E15476" w:rsidP="00E15476">
                            <w:pPr>
                              <w:pStyle w:val="Code"/>
                              <w:rPr>
                                <w:sz w:val="18"/>
                                <w:szCs w:val="18"/>
                              </w:rPr>
                            </w:pPr>
                            <w:r w:rsidRPr="00E15476">
                              <w:rPr>
                                <w:sz w:val="18"/>
                                <w:szCs w:val="18"/>
                              </w:rPr>
                              <w:t>}</w:t>
                            </w:r>
                          </w:p>
                          <w:p w14:paraId="3E6CF5F3" w14:textId="77777777" w:rsidR="00E15476" w:rsidRPr="00E15476" w:rsidRDefault="00E15476" w:rsidP="00E15476">
                            <w:pPr>
                              <w:pStyle w:val="Code"/>
                              <w:rPr>
                                <w:sz w:val="18"/>
                                <w:szCs w:val="18"/>
                              </w:rPr>
                            </w:pPr>
                          </w:p>
                          <w:p w14:paraId="752438D3" w14:textId="77777777" w:rsidR="00E15476" w:rsidRPr="00E15476" w:rsidRDefault="00E15476" w:rsidP="00E15476">
                            <w:pPr>
                              <w:pStyle w:val="Code"/>
                              <w:rPr>
                                <w:sz w:val="18"/>
                                <w:szCs w:val="18"/>
                              </w:rPr>
                            </w:pPr>
                            <w:r w:rsidRPr="00E15476">
                              <w:rPr>
                                <w:sz w:val="18"/>
                                <w:szCs w:val="18"/>
                              </w:rPr>
                              <w:t>/* Stil za karticu životinje */</w:t>
                            </w:r>
                          </w:p>
                          <w:p w14:paraId="09A4F6C9" w14:textId="77777777" w:rsidR="00E15476" w:rsidRPr="00E15476" w:rsidRDefault="00E15476" w:rsidP="00E15476">
                            <w:pPr>
                              <w:pStyle w:val="Code"/>
                              <w:rPr>
                                <w:sz w:val="18"/>
                                <w:szCs w:val="18"/>
                              </w:rPr>
                            </w:pPr>
                            <w:r w:rsidRPr="00E15476">
                              <w:rPr>
                                <w:sz w:val="18"/>
                                <w:szCs w:val="18"/>
                              </w:rPr>
                              <w:t>.animal-card {</w:t>
                            </w:r>
                          </w:p>
                          <w:p w14:paraId="189C2183" w14:textId="77777777" w:rsidR="00E15476" w:rsidRPr="00E15476" w:rsidRDefault="00E15476" w:rsidP="00E15476">
                            <w:pPr>
                              <w:pStyle w:val="Code"/>
                              <w:rPr>
                                <w:sz w:val="18"/>
                                <w:szCs w:val="18"/>
                              </w:rPr>
                            </w:pPr>
                            <w:r w:rsidRPr="00E15476">
                              <w:rPr>
                                <w:sz w:val="18"/>
                                <w:szCs w:val="18"/>
                              </w:rPr>
                              <w:t xml:space="preserve">  background-color: white;</w:t>
                            </w:r>
                          </w:p>
                          <w:p w14:paraId="38BE63AD" w14:textId="77777777" w:rsidR="00E15476" w:rsidRPr="00E15476" w:rsidRDefault="00E15476" w:rsidP="00E15476">
                            <w:pPr>
                              <w:pStyle w:val="Code"/>
                              <w:rPr>
                                <w:sz w:val="18"/>
                                <w:szCs w:val="18"/>
                              </w:rPr>
                            </w:pPr>
                            <w:r w:rsidRPr="00E15476">
                              <w:rPr>
                                <w:sz w:val="18"/>
                                <w:szCs w:val="18"/>
                              </w:rPr>
                              <w:t xml:space="preserve">  border: 1px solid #ddd;</w:t>
                            </w:r>
                          </w:p>
                          <w:p w14:paraId="7B02A974" w14:textId="77777777" w:rsidR="00E15476" w:rsidRPr="00E15476" w:rsidRDefault="00E15476" w:rsidP="00E15476">
                            <w:pPr>
                              <w:pStyle w:val="Code"/>
                              <w:rPr>
                                <w:sz w:val="18"/>
                                <w:szCs w:val="18"/>
                              </w:rPr>
                            </w:pPr>
                            <w:r w:rsidRPr="00E15476">
                              <w:rPr>
                                <w:sz w:val="18"/>
                                <w:szCs w:val="18"/>
                              </w:rPr>
                              <w:t xml:space="preserve">  border-radius: 10px;</w:t>
                            </w:r>
                          </w:p>
                          <w:p w14:paraId="302BBD87" w14:textId="77777777" w:rsidR="00E15476" w:rsidRPr="00E15476" w:rsidRDefault="00E15476" w:rsidP="00E15476">
                            <w:pPr>
                              <w:pStyle w:val="Code"/>
                              <w:rPr>
                                <w:sz w:val="18"/>
                                <w:szCs w:val="18"/>
                              </w:rPr>
                            </w:pPr>
                            <w:r w:rsidRPr="00E15476">
                              <w:rPr>
                                <w:sz w:val="18"/>
                                <w:szCs w:val="18"/>
                              </w:rPr>
                              <w:t xml:space="preserve">  padding: 15px;</w:t>
                            </w:r>
                          </w:p>
                          <w:p w14:paraId="1912BD96" w14:textId="77777777" w:rsidR="00E15476" w:rsidRPr="00E15476" w:rsidRDefault="00E15476" w:rsidP="00E15476">
                            <w:pPr>
                              <w:pStyle w:val="Code"/>
                              <w:rPr>
                                <w:sz w:val="18"/>
                                <w:szCs w:val="18"/>
                              </w:rPr>
                            </w:pPr>
                            <w:r w:rsidRPr="00E15476">
                              <w:rPr>
                                <w:sz w:val="18"/>
                                <w:szCs w:val="18"/>
                              </w:rPr>
                              <w:t xml:space="preserve">  width: 250px;</w:t>
                            </w:r>
                          </w:p>
                          <w:p w14:paraId="7EFFD94A" w14:textId="77777777" w:rsidR="00E15476" w:rsidRPr="00E15476" w:rsidRDefault="00E15476" w:rsidP="00E15476">
                            <w:pPr>
                              <w:pStyle w:val="Code"/>
                              <w:rPr>
                                <w:sz w:val="18"/>
                                <w:szCs w:val="18"/>
                              </w:rPr>
                            </w:pPr>
                            <w:r w:rsidRPr="00E15476">
                              <w:rPr>
                                <w:sz w:val="18"/>
                                <w:szCs w:val="18"/>
                              </w:rPr>
                              <w:t xml:space="preserve">  box-shadow: 0 2px 5px rgba(0,0,0,0.1);</w:t>
                            </w:r>
                          </w:p>
                          <w:p w14:paraId="383FD5C2" w14:textId="77777777" w:rsidR="00E15476" w:rsidRPr="00E15476" w:rsidRDefault="00E15476" w:rsidP="00E15476">
                            <w:pPr>
                              <w:pStyle w:val="Code"/>
                              <w:rPr>
                                <w:sz w:val="18"/>
                                <w:szCs w:val="18"/>
                              </w:rPr>
                            </w:pPr>
                            <w:r w:rsidRPr="00E15476">
                              <w:rPr>
                                <w:sz w:val="18"/>
                                <w:szCs w:val="18"/>
                              </w:rPr>
                              <w:t xml:space="preserve">  text-align: center;</w:t>
                            </w:r>
                          </w:p>
                          <w:p w14:paraId="03F84048" w14:textId="77777777" w:rsidR="00E15476" w:rsidRPr="00E15476" w:rsidRDefault="00E15476" w:rsidP="00E15476">
                            <w:pPr>
                              <w:pStyle w:val="Code"/>
                              <w:rPr>
                                <w:sz w:val="18"/>
                                <w:szCs w:val="18"/>
                              </w:rPr>
                            </w:pPr>
                            <w:r w:rsidRPr="00E15476">
                              <w:rPr>
                                <w:sz w:val="18"/>
                                <w:szCs w:val="18"/>
                              </w:rPr>
                              <w:t>}</w:t>
                            </w:r>
                          </w:p>
                          <w:p w14:paraId="65C6C499" w14:textId="77777777" w:rsidR="00E15476" w:rsidRPr="00E15476" w:rsidRDefault="00E15476" w:rsidP="00E15476">
                            <w:pPr>
                              <w:pStyle w:val="Code"/>
                              <w:rPr>
                                <w:sz w:val="18"/>
                                <w:szCs w:val="18"/>
                              </w:rPr>
                            </w:pPr>
                          </w:p>
                          <w:p w14:paraId="15711580" w14:textId="77777777" w:rsidR="00E15476" w:rsidRPr="00E15476" w:rsidRDefault="00E15476" w:rsidP="00E15476">
                            <w:pPr>
                              <w:pStyle w:val="Code"/>
                              <w:rPr>
                                <w:sz w:val="18"/>
                                <w:szCs w:val="18"/>
                              </w:rPr>
                            </w:pPr>
                            <w:r w:rsidRPr="00E15476">
                              <w:rPr>
                                <w:sz w:val="18"/>
                                <w:szCs w:val="18"/>
                              </w:rPr>
                              <w:t>.animal-card img {</w:t>
                            </w:r>
                          </w:p>
                          <w:p w14:paraId="2E5282E7" w14:textId="77777777" w:rsidR="00E15476" w:rsidRPr="00E15476" w:rsidRDefault="00E15476" w:rsidP="00E15476">
                            <w:pPr>
                              <w:pStyle w:val="Code"/>
                              <w:rPr>
                                <w:sz w:val="18"/>
                                <w:szCs w:val="18"/>
                              </w:rPr>
                            </w:pPr>
                            <w:r w:rsidRPr="00E15476">
                              <w:rPr>
                                <w:sz w:val="18"/>
                                <w:szCs w:val="18"/>
                              </w:rPr>
                              <w:t xml:space="preserve">  max-width: 100%;</w:t>
                            </w:r>
                          </w:p>
                          <w:p w14:paraId="2E74A29F" w14:textId="77777777" w:rsidR="00E15476" w:rsidRPr="00E15476" w:rsidRDefault="00E15476" w:rsidP="00E15476">
                            <w:pPr>
                              <w:pStyle w:val="Code"/>
                              <w:rPr>
                                <w:sz w:val="18"/>
                                <w:szCs w:val="18"/>
                              </w:rPr>
                            </w:pPr>
                            <w:r w:rsidRPr="00E15476">
                              <w:rPr>
                                <w:sz w:val="18"/>
                                <w:szCs w:val="18"/>
                              </w:rPr>
                              <w:t xml:space="preserve">  height: auto;</w:t>
                            </w:r>
                          </w:p>
                          <w:p w14:paraId="4B8F8B46" w14:textId="77777777" w:rsidR="00E15476" w:rsidRPr="00E15476" w:rsidRDefault="00E15476" w:rsidP="00E15476">
                            <w:pPr>
                              <w:pStyle w:val="Code"/>
                              <w:rPr>
                                <w:sz w:val="18"/>
                                <w:szCs w:val="18"/>
                              </w:rPr>
                            </w:pPr>
                            <w:r w:rsidRPr="00E15476">
                              <w:rPr>
                                <w:sz w:val="18"/>
                                <w:szCs w:val="18"/>
                              </w:rPr>
                              <w:t xml:space="preserve">  border-radius: 8px;</w:t>
                            </w:r>
                          </w:p>
                          <w:p w14:paraId="5CDECA47" w14:textId="77777777" w:rsidR="00E15476" w:rsidRPr="00E15476" w:rsidRDefault="00E15476" w:rsidP="00E15476">
                            <w:pPr>
                              <w:pStyle w:val="Code"/>
                              <w:rPr>
                                <w:sz w:val="18"/>
                                <w:szCs w:val="18"/>
                              </w:rPr>
                            </w:pPr>
                            <w:r w:rsidRPr="00E15476">
                              <w:rPr>
                                <w:sz w:val="18"/>
                                <w:szCs w:val="18"/>
                              </w:rPr>
                              <w:t>}</w:t>
                            </w:r>
                          </w:p>
                          <w:p w14:paraId="6A02FB6E" w14:textId="77777777" w:rsidR="00E15476" w:rsidRPr="00E15476" w:rsidRDefault="00E15476" w:rsidP="00E15476">
                            <w:pPr>
                              <w:pStyle w:val="Code"/>
                              <w:rPr>
                                <w:sz w:val="18"/>
                                <w:szCs w:val="18"/>
                              </w:rPr>
                            </w:pPr>
                          </w:p>
                          <w:p w14:paraId="0F748B8C" w14:textId="77777777" w:rsidR="00E15476" w:rsidRPr="00E15476" w:rsidRDefault="00E15476" w:rsidP="00E15476">
                            <w:pPr>
                              <w:pStyle w:val="Code"/>
                              <w:rPr>
                                <w:sz w:val="18"/>
                                <w:szCs w:val="18"/>
                              </w:rPr>
                            </w:pPr>
                            <w:r w:rsidRPr="00E15476">
                              <w:rPr>
                                <w:sz w:val="18"/>
                                <w:szCs w:val="18"/>
                              </w:rPr>
                              <w:t>button {</w:t>
                            </w:r>
                          </w:p>
                          <w:p w14:paraId="051A3282" w14:textId="77777777" w:rsidR="00E15476" w:rsidRPr="00E15476" w:rsidRDefault="00E15476" w:rsidP="00E15476">
                            <w:pPr>
                              <w:pStyle w:val="Code"/>
                              <w:rPr>
                                <w:sz w:val="18"/>
                                <w:szCs w:val="18"/>
                              </w:rPr>
                            </w:pPr>
                            <w:r w:rsidRPr="00E15476">
                              <w:rPr>
                                <w:sz w:val="18"/>
                                <w:szCs w:val="18"/>
                              </w:rPr>
                              <w:t xml:space="preserve">  background-color: #28a745;</w:t>
                            </w:r>
                          </w:p>
                          <w:p w14:paraId="591064FD" w14:textId="77777777" w:rsidR="00E15476" w:rsidRPr="00E15476" w:rsidRDefault="00E15476" w:rsidP="00E15476">
                            <w:pPr>
                              <w:pStyle w:val="Code"/>
                              <w:rPr>
                                <w:sz w:val="18"/>
                                <w:szCs w:val="18"/>
                              </w:rPr>
                            </w:pPr>
                            <w:r w:rsidRPr="00E15476">
                              <w:rPr>
                                <w:sz w:val="18"/>
                                <w:szCs w:val="18"/>
                              </w:rPr>
                              <w:t xml:space="preserve">  color: white;</w:t>
                            </w:r>
                          </w:p>
                          <w:p w14:paraId="64FF2DDA" w14:textId="77777777" w:rsidR="00E15476" w:rsidRPr="00E15476" w:rsidRDefault="00E15476" w:rsidP="00E15476">
                            <w:pPr>
                              <w:pStyle w:val="Code"/>
                              <w:rPr>
                                <w:sz w:val="18"/>
                                <w:szCs w:val="18"/>
                              </w:rPr>
                            </w:pPr>
                            <w:r w:rsidRPr="00E15476">
                              <w:rPr>
                                <w:sz w:val="18"/>
                                <w:szCs w:val="18"/>
                              </w:rPr>
                              <w:t xml:space="preserve">  border: none;</w:t>
                            </w:r>
                          </w:p>
                          <w:p w14:paraId="2C8EEC46" w14:textId="77777777" w:rsidR="00E15476" w:rsidRPr="00E15476" w:rsidRDefault="00E15476" w:rsidP="00E15476">
                            <w:pPr>
                              <w:pStyle w:val="Code"/>
                              <w:rPr>
                                <w:sz w:val="18"/>
                                <w:szCs w:val="18"/>
                              </w:rPr>
                            </w:pPr>
                            <w:r w:rsidRPr="00E15476">
                              <w:rPr>
                                <w:sz w:val="18"/>
                                <w:szCs w:val="18"/>
                              </w:rPr>
                              <w:t xml:space="preserve">  padding: 10px 15px;</w:t>
                            </w:r>
                          </w:p>
                          <w:p w14:paraId="020AF860" w14:textId="77777777" w:rsidR="00E15476" w:rsidRPr="00E15476" w:rsidRDefault="00E15476" w:rsidP="00E15476">
                            <w:pPr>
                              <w:pStyle w:val="Code"/>
                              <w:rPr>
                                <w:sz w:val="18"/>
                                <w:szCs w:val="18"/>
                              </w:rPr>
                            </w:pPr>
                            <w:r w:rsidRPr="00E15476">
                              <w:rPr>
                                <w:sz w:val="18"/>
                                <w:szCs w:val="18"/>
                              </w:rPr>
                              <w:t xml:space="preserve">  border-radius: 5px;</w:t>
                            </w:r>
                          </w:p>
                          <w:p w14:paraId="79E71E2A" w14:textId="77777777" w:rsidR="00E15476" w:rsidRPr="00E15476" w:rsidRDefault="00E15476" w:rsidP="00E15476">
                            <w:pPr>
                              <w:pStyle w:val="Code"/>
                              <w:rPr>
                                <w:sz w:val="18"/>
                                <w:szCs w:val="18"/>
                              </w:rPr>
                            </w:pPr>
                            <w:r w:rsidRPr="00E15476">
                              <w:rPr>
                                <w:sz w:val="18"/>
                                <w:szCs w:val="18"/>
                              </w:rPr>
                              <w:t xml:space="preserve">  cursor: pointer;</w:t>
                            </w:r>
                          </w:p>
                          <w:p w14:paraId="327D204E" w14:textId="77777777" w:rsidR="00E15476" w:rsidRPr="00E15476" w:rsidRDefault="00E15476" w:rsidP="00E15476">
                            <w:pPr>
                              <w:pStyle w:val="Code"/>
                              <w:rPr>
                                <w:sz w:val="18"/>
                                <w:szCs w:val="18"/>
                              </w:rPr>
                            </w:pPr>
                            <w:r w:rsidRPr="00E15476">
                              <w:rPr>
                                <w:sz w:val="18"/>
                                <w:szCs w:val="18"/>
                              </w:rPr>
                              <w:t xml:space="preserve">  margin-top: 10px;</w:t>
                            </w:r>
                          </w:p>
                          <w:p w14:paraId="054D223D" w14:textId="77777777" w:rsidR="00E15476" w:rsidRPr="00E15476" w:rsidRDefault="00E15476" w:rsidP="00E15476">
                            <w:pPr>
                              <w:pStyle w:val="Code"/>
                              <w:rPr>
                                <w:sz w:val="18"/>
                                <w:szCs w:val="18"/>
                              </w:rPr>
                            </w:pPr>
                            <w:r w:rsidRPr="00E15476">
                              <w:rPr>
                                <w:sz w:val="18"/>
                                <w:szCs w:val="18"/>
                              </w:rPr>
                              <w:t>}</w:t>
                            </w:r>
                          </w:p>
                          <w:p w14:paraId="7B271FBA" w14:textId="77777777" w:rsidR="00E15476" w:rsidRPr="00E15476" w:rsidRDefault="00E15476" w:rsidP="00E15476">
                            <w:pPr>
                              <w:pStyle w:val="Code"/>
                              <w:rPr>
                                <w:sz w:val="18"/>
                                <w:szCs w:val="18"/>
                              </w:rPr>
                            </w:pPr>
                          </w:p>
                          <w:p w14:paraId="26F90ACC" w14:textId="77777777" w:rsidR="00E15476" w:rsidRPr="00E15476" w:rsidRDefault="00E15476" w:rsidP="00E15476">
                            <w:pPr>
                              <w:pStyle w:val="Code"/>
                              <w:rPr>
                                <w:sz w:val="18"/>
                                <w:szCs w:val="18"/>
                              </w:rPr>
                            </w:pPr>
                            <w:r w:rsidRPr="00E15476">
                              <w:rPr>
                                <w:sz w:val="18"/>
                                <w:szCs w:val="18"/>
                              </w:rPr>
                              <w:t>button:hover {</w:t>
                            </w:r>
                          </w:p>
                          <w:p w14:paraId="3B200110" w14:textId="77777777" w:rsidR="00E15476" w:rsidRPr="00E15476" w:rsidRDefault="00E15476" w:rsidP="00E15476">
                            <w:pPr>
                              <w:pStyle w:val="Code"/>
                              <w:rPr>
                                <w:sz w:val="18"/>
                                <w:szCs w:val="18"/>
                              </w:rPr>
                            </w:pPr>
                            <w:r w:rsidRPr="00E15476">
                              <w:rPr>
                                <w:sz w:val="18"/>
                                <w:szCs w:val="18"/>
                              </w:rPr>
                              <w:t xml:space="preserve">  background-color: #218838;</w:t>
                            </w:r>
                          </w:p>
                          <w:p w14:paraId="55D58B31" w14:textId="77777777" w:rsidR="00E15476" w:rsidRPr="00E15476" w:rsidRDefault="00E15476" w:rsidP="00E15476">
                            <w:pPr>
                              <w:pStyle w:val="Code"/>
                              <w:rPr>
                                <w:sz w:val="18"/>
                                <w:szCs w:val="18"/>
                              </w:rPr>
                            </w:pPr>
                            <w:r w:rsidRPr="00E15476">
                              <w:rPr>
                                <w:sz w:val="18"/>
                                <w:szCs w:val="18"/>
                              </w:rPr>
                              <w:t>}</w:t>
                            </w:r>
                          </w:p>
                          <w:p w14:paraId="7C49C278" w14:textId="77777777" w:rsidR="00E15476" w:rsidRPr="00E15476" w:rsidRDefault="00E15476" w:rsidP="00E15476">
                            <w:pPr>
                              <w:pStyle w:val="Code"/>
                              <w:rPr>
                                <w:sz w:val="18"/>
                                <w:szCs w:val="18"/>
                              </w:rPr>
                            </w:pPr>
                          </w:p>
                          <w:p w14:paraId="34B67679" w14:textId="77777777" w:rsidR="00E15476" w:rsidRPr="00E15476" w:rsidRDefault="00E15476" w:rsidP="00E15476">
                            <w:pPr>
                              <w:pStyle w:val="Code"/>
                              <w:rPr>
                                <w:sz w:val="18"/>
                                <w:szCs w:val="18"/>
                              </w:rPr>
                            </w:pPr>
                            <w:r w:rsidRPr="00E15476">
                              <w:rPr>
                                <w:sz w:val="18"/>
                                <w:szCs w:val="18"/>
                              </w:rPr>
                              <w:t>footer {</w:t>
                            </w:r>
                          </w:p>
                          <w:p w14:paraId="56EBC39E" w14:textId="77777777" w:rsidR="00E15476" w:rsidRPr="00E15476" w:rsidRDefault="00E15476" w:rsidP="00E15476">
                            <w:pPr>
                              <w:pStyle w:val="Code"/>
                              <w:rPr>
                                <w:sz w:val="18"/>
                                <w:szCs w:val="18"/>
                              </w:rPr>
                            </w:pPr>
                            <w:r w:rsidRPr="00E15476">
                              <w:rPr>
                                <w:sz w:val="18"/>
                                <w:szCs w:val="18"/>
                              </w:rPr>
                              <w:t xml:space="preserve">  text-align: center;</w:t>
                            </w:r>
                          </w:p>
                          <w:p w14:paraId="2DBC5F10" w14:textId="77777777" w:rsidR="00E15476" w:rsidRPr="00E15476" w:rsidRDefault="00E15476" w:rsidP="00E15476">
                            <w:pPr>
                              <w:pStyle w:val="Code"/>
                              <w:rPr>
                                <w:sz w:val="18"/>
                                <w:szCs w:val="18"/>
                              </w:rPr>
                            </w:pPr>
                            <w:r w:rsidRPr="00E15476">
                              <w:rPr>
                                <w:sz w:val="18"/>
                                <w:szCs w:val="18"/>
                              </w:rPr>
                              <w:t xml:space="preserve">  margin-top: 50px;</w:t>
                            </w:r>
                          </w:p>
                          <w:p w14:paraId="2E97BA69" w14:textId="77777777" w:rsidR="00E15476" w:rsidRPr="00E15476" w:rsidRDefault="00E15476" w:rsidP="00E15476">
                            <w:pPr>
                              <w:pStyle w:val="Code"/>
                              <w:rPr>
                                <w:sz w:val="18"/>
                                <w:szCs w:val="18"/>
                              </w:rPr>
                            </w:pPr>
                            <w:r w:rsidRPr="00E15476">
                              <w:rPr>
                                <w:sz w:val="18"/>
                                <w:szCs w:val="18"/>
                              </w:rPr>
                              <w:t xml:space="preserve">  padding: 20px;</w:t>
                            </w:r>
                          </w:p>
                          <w:p w14:paraId="0DD72092" w14:textId="77777777" w:rsidR="00E15476" w:rsidRPr="00E15476" w:rsidRDefault="00E15476" w:rsidP="00E15476">
                            <w:pPr>
                              <w:pStyle w:val="Code"/>
                              <w:rPr>
                                <w:sz w:val="18"/>
                                <w:szCs w:val="18"/>
                              </w:rPr>
                            </w:pPr>
                            <w:r w:rsidRPr="00E15476">
                              <w:rPr>
                                <w:sz w:val="18"/>
                                <w:szCs w:val="18"/>
                              </w:rPr>
                              <w:t xml:space="preserve">  color: #888;</w:t>
                            </w:r>
                          </w:p>
                          <w:p w14:paraId="75842FF4" w14:textId="11092D06" w:rsidR="00E15476" w:rsidRPr="00E15476" w:rsidRDefault="00E15476" w:rsidP="00E15476">
                            <w:pPr>
                              <w:pStyle w:val="Code"/>
                              <w:rPr>
                                <w:sz w:val="18"/>
                                <w:szCs w:val="18"/>
                              </w:rPr>
                            </w:pPr>
                            <w:r w:rsidRPr="00E15476">
                              <w:rPr>
                                <w:sz w:val="18"/>
                                <w:szCs w:val="18"/>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51AEE3D" id="_x0000_s1038" type="#_x0000_t202" style="position:absolute;left:0;text-align:left;margin-left:0;margin-top:14.4pt;width:185.9pt;height:110.6pt;z-index:2517637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">
                <v:textbox style="mso-fit-shape-to-text:t">
                  <w:txbxContent>
                    <w:p w14:paraId="677E7B46" w14:textId="77777777" w:rsidR="00E15476" w:rsidRPr="00E15476" w:rsidRDefault="00E15476" w:rsidP="00E15476">
                      <w:pPr>
                        <w:pStyle w:val="Code"/>
                        <w:rPr>
                          <w:sz w:val="18"/>
                          <w:szCs w:val="18"/>
                        </w:rPr>
                      </w:pPr>
                      <w:r w:rsidRPr="00E15476">
                        <w:rPr>
                          <w:sz w:val="18"/>
                          <w:szCs w:val="18"/>
                        </w:rPr>
                        <w:t>* {</w:t>
                      </w:r>
                    </w:p>
                    <w:p w14:paraId="7A4C10C1" w14:textId="77777777" w:rsidR="00E15476" w:rsidRPr="00E15476" w:rsidRDefault="00E15476" w:rsidP="00E15476">
                      <w:pPr>
                        <w:pStyle w:val="Code"/>
                        <w:rPr>
                          <w:sz w:val="18"/>
                          <w:szCs w:val="18"/>
                        </w:rPr>
                      </w:pPr>
                      <w:r w:rsidRPr="00E15476">
                        <w:rPr>
                          <w:sz w:val="18"/>
                          <w:szCs w:val="18"/>
                        </w:rPr>
                        <w:t xml:space="preserve">  margin: 0;</w:t>
                      </w:r>
                    </w:p>
                    <w:p w14:paraId="532BC4A2" w14:textId="77777777" w:rsidR="00E15476" w:rsidRPr="00E15476" w:rsidRDefault="00E15476" w:rsidP="00E15476">
                      <w:pPr>
                        <w:pStyle w:val="Code"/>
                        <w:rPr>
                          <w:sz w:val="18"/>
                          <w:szCs w:val="18"/>
                        </w:rPr>
                      </w:pPr>
                      <w:r w:rsidRPr="00E15476">
                        <w:rPr>
                          <w:sz w:val="18"/>
                          <w:szCs w:val="18"/>
                        </w:rPr>
                        <w:t xml:space="preserve">  padding: 0;</w:t>
                      </w:r>
                    </w:p>
                    <w:p w14:paraId="512352E4" w14:textId="77777777" w:rsidR="00E15476" w:rsidRPr="00E15476" w:rsidRDefault="00E15476" w:rsidP="00E15476">
                      <w:pPr>
                        <w:pStyle w:val="Code"/>
                        <w:rPr>
                          <w:sz w:val="18"/>
                          <w:szCs w:val="18"/>
                        </w:rPr>
                      </w:pPr>
                      <w:r w:rsidRPr="00E15476">
                        <w:rPr>
                          <w:sz w:val="18"/>
                          <w:szCs w:val="18"/>
                        </w:rPr>
                        <w:t xml:space="preserve">  box-sizing: border-box;</w:t>
                      </w:r>
                    </w:p>
                    <w:p w14:paraId="532FDF13" w14:textId="77777777" w:rsidR="00E15476" w:rsidRPr="00E15476" w:rsidRDefault="00E15476" w:rsidP="00E15476">
                      <w:pPr>
                        <w:pStyle w:val="Code"/>
                        <w:rPr>
                          <w:sz w:val="18"/>
                          <w:szCs w:val="18"/>
                        </w:rPr>
                      </w:pPr>
                      <w:r w:rsidRPr="00E15476">
                        <w:rPr>
                          <w:sz w:val="18"/>
                          <w:szCs w:val="18"/>
                        </w:rPr>
                        <w:t>}</w:t>
                      </w:r>
                    </w:p>
                    <w:p w14:paraId="6E8DCB78" w14:textId="77777777" w:rsidR="00E15476" w:rsidRPr="00E15476" w:rsidRDefault="00E15476" w:rsidP="00E15476">
                      <w:pPr>
                        <w:pStyle w:val="Code"/>
                        <w:rPr>
                          <w:sz w:val="18"/>
                          <w:szCs w:val="18"/>
                        </w:rPr>
                      </w:pPr>
                    </w:p>
                    <w:p w14:paraId="50C3A631" w14:textId="77777777" w:rsidR="00E15476" w:rsidRPr="00E15476" w:rsidRDefault="00E15476" w:rsidP="00E15476">
                      <w:pPr>
                        <w:pStyle w:val="Code"/>
                        <w:rPr>
                          <w:sz w:val="18"/>
                          <w:szCs w:val="18"/>
                        </w:rPr>
                      </w:pPr>
                      <w:r w:rsidRPr="00E15476">
                        <w:rPr>
                          <w:sz w:val="18"/>
                          <w:szCs w:val="18"/>
                        </w:rPr>
                        <w:t>body {</w:t>
                      </w:r>
                    </w:p>
                    <w:p w14:paraId="7CCB7958" w14:textId="77777777" w:rsidR="00E15476" w:rsidRPr="00E15476" w:rsidRDefault="00E15476" w:rsidP="00E15476">
                      <w:pPr>
                        <w:pStyle w:val="Code"/>
                        <w:rPr>
                          <w:sz w:val="18"/>
                          <w:szCs w:val="18"/>
                        </w:rPr>
                      </w:pPr>
                      <w:r w:rsidRPr="00E15476">
                        <w:rPr>
                          <w:sz w:val="18"/>
                          <w:szCs w:val="18"/>
                        </w:rPr>
                        <w:t xml:space="preserve">  font-family: Arial, sans-serif;</w:t>
                      </w:r>
                    </w:p>
                    <w:p w14:paraId="24FB131E" w14:textId="77777777" w:rsidR="00E15476" w:rsidRPr="00E15476" w:rsidRDefault="00E15476" w:rsidP="00E15476">
                      <w:pPr>
                        <w:pStyle w:val="Code"/>
                        <w:rPr>
                          <w:sz w:val="18"/>
                          <w:szCs w:val="18"/>
                        </w:rPr>
                      </w:pPr>
                      <w:r w:rsidRPr="00E15476">
                        <w:rPr>
                          <w:sz w:val="18"/>
                          <w:szCs w:val="18"/>
                        </w:rPr>
                        <w:t xml:space="preserve">  background-color: #f9f9f9;</w:t>
                      </w:r>
                    </w:p>
                    <w:p w14:paraId="4F1919F9" w14:textId="77777777" w:rsidR="00E15476" w:rsidRPr="00E15476" w:rsidRDefault="00E15476" w:rsidP="00E15476">
                      <w:pPr>
                        <w:pStyle w:val="Code"/>
                        <w:rPr>
                          <w:sz w:val="18"/>
                          <w:szCs w:val="18"/>
                        </w:rPr>
                      </w:pPr>
                      <w:r w:rsidRPr="00E15476">
                        <w:rPr>
                          <w:sz w:val="18"/>
                          <w:szCs w:val="18"/>
                        </w:rPr>
                        <w:t xml:space="preserve">  padding: 20px;</w:t>
                      </w:r>
                    </w:p>
                    <w:p w14:paraId="11064884" w14:textId="77777777" w:rsidR="00E15476" w:rsidRPr="00E15476" w:rsidRDefault="00E15476" w:rsidP="00E15476">
                      <w:pPr>
                        <w:pStyle w:val="Code"/>
                        <w:rPr>
                          <w:sz w:val="18"/>
                          <w:szCs w:val="18"/>
                        </w:rPr>
                      </w:pPr>
                      <w:r w:rsidRPr="00E15476">
                        <w:rPr>
                          <w:sz w:val="18"/>
                          <w:szCs w:val="18"/>
                        </w:rPr>
                        <w:t>}</w:t>
                      </w:r>
                    </w:p>
                    <w:p w14:paraId="3918A860" w14:textId="77777777" w:rsidR="00E15476" w:rsidRPr="00E15476" w:rsidRDefault="00E15476" w:rsidP="00E15476">
                      <w:pPr>
                        <w:pStyle w:val="Code"/>
                        <w:rPr>
                          <w:sz w:val="18"/>
                          <w:szCs w:val="18"/>
                        </w:rPr>
                      </w:pPr>
                    </w:p>
                    <w:p w14:paraId="02003C1A" w14:textId="77777777" w:rsidR="00E15476" w:rsidRPr="00E15476" w:rsidRDefault="00E15476" w:rsidP="00E15476">
                      <w:pPr>
                        <w:pStyle w:val="Code"/>
                        <w:rPr>
                          <w:sz w:val="18"/>
                          <w:szCs w:val="18"/>
                        </w:rPr>
                      </w:pPr>
                      <w:r w:rsidRPr="00E15476">
                        <w:rPr>
                          <w:sz w:val="18"/>
                          <w:szCs w:val="18"/>
                        </w:rPr>
                        <w:t>header {</w:t>
                      </w:r>
                    </w:p>
                    <w:p w14:paraId="5E0E6106" w14:textId="77777777" w:rsidR="00E15476" w:rsidRPr="00E15476" w:rsidRDefault="00E15476" w:rsidP="00E15476">
                      <w:pPr>
                        <w:pStyle w:val="Code"/>
                        <w:rPr>
                          <w:sz w:val="18"/>
                          <w:szCs w:val="18"/>
                        </w:rPr>
                      </w:pPr>
                      <w:r w:rsidRPr="00E15476">
                        <w:rPr>
                          <w:sz w:val="18"/>
                          <w:szCs w:val="18"/>
                        </w:rPr>
                        <w:t xml:space="preserve">  background-color: #007bff;</w:t>
                      </w:r>
                    </w:p>
                    <w:p w14:paraId="68AD0A22" w14:textId="77777777" w:rsidR="00E15476" w:rsidRPr="00E15476" w:rsidRDefault="00E15476" w:rsidP="00E15476">
                      <w:pPr>
                        <w:pStyle w:val="Code"/>
                        <w:rPr>
                          <w:sz w:val="18"/>
                          <w:szCs w:val="18"/>
                        </w:rPr>
                      </w:pPr>
                      <w:r w:rsidRPr="00E15476">
                        <w:rPr>
                          <w:sz w:val="18"/>
                          <w:szCs w:val="18"/>
                        </w:rPr>
                        <w:t xml:space="preserve">  color: white;</w:t>
                      </w:r>
                    </w:p>
                    <w:p w14:paraId="516A9ADC" w14:textId="77777777" w:rsidR="00E15476" w:rsidRPr="00E15476" w:rsidRDefault="00E15476" w:rsidP="00E15476">
                      <w:pPr>
                        <w:pStyle w:val="Code"/>
                        <w:rPr>
                          <w:sz w:val="18"/>
                          <w:szCs w:val="18"/>
                        </w:rPr>
                      </w:pPr>
                      <w:r w:rsidRPr="00E15476">
                        <w:rPr>
                          <w:sz w:val="18"/>
                          <w:szCs w:val="18"/>
                        </w:rPr>
                        <w:t xml:space="preserve">  padding: 20px;</w:t>
                      </w:r>
                    </w:p>
                    <w:p w14:paraId="01C3C1F7" w14:textId="77777777" w:rsidR="00E15476" w:rsidRPr="00E15476" w:rsidRDefault="00E15476" w:rsidP="00E15476">
                      <w:pPr>
                        <w:pStyle w:val="Code"/>
                        <w:rPr>
                          <w:sz w:val="18"/>
                          <w:szCs w:val="18"/>
                        </w:rPr>
                      </w:pPr>
                      <w:r w:rsidRPr="00E15476">
                        <w:rPr>
                          <w:sz w:val="18"/>
                          <w:szCs w:val="18"/>
                        </w:rPr>
                        <w:t xml:space="preserve">  text-align: center;</w:t>
                      </w:r>
                    </w:p>
                    <w:p w14:paraId="4DF4E49D" w14:textId="77777777" w:rsidR="00E15476" w:rsidRPr="00E15476" w:rsidRDefault="00E15476" w:rsidP="00E15476">
                      <w:pPr>
                        <w:pStyle w:val="Code"/>
                        <w:rPr>
                          <w:sz w:val="18"/>
                          <w:szCs w:val="18"/>
                        </w:rPr>
                      </w:pPr>
                      <w:r w:rsidRPr="00E15476">
                        <w:rPr>
                          <w:sz w:val="18"/>
                          <w:szCs w:val="18"/>
                        </w:rPr>
                        <w:t>}</w:t>
                      </w:r>
                    </w:p>
                    <w:p w14:paraId="46F34A9B" w14:textId="77777777" w:rsidR="00E15476" w:rsidRPr="00E15476" w:rsidRDefault="00E15476" w:rsidP="00E15476">
                      <w:pPr>
                        <w:pStyle w:val="Code"/>
                        <w:rPr>
                          <w:sz w:val="18"/>
                          <w:szCs w:val="18"/>
                        </w:rPr>
                      </w:pPr>
                    </w:p>
                    <w:p w14:paraId="7E81F88B" w14:textId="77777777" w:rsidR="00E15476" w:rsidRPr="00E15476" w:rsidRDefault="00E15476" w:rsidP="00E15476">
                      <w:pPr>
                        <w:pStyle w:val="Code"/>
                        <w:rPr>
                          <w:sz w:val="18"/>
                          <w:szCs w:val="18"/>
                        </w:rPr>
                      </w:pPr>
                      <w:r w:rsidRPr="00E15476">
                        <w:rPr>
                          <w:sz w:val="18"/>
                          <w:szCs w:val="18"/>
                        </w:rPr>
                        <w:t>nav a {</w:t>
                      </w:r>
                    </w:p>
                    <w:p w14:paraId="5B28DD56" w14:textId="77777777" w:rsidR="00E15476" w:rsidRPr="00E15476" w:rsidRDefault="00E15476" w:rsidP="00E15476">
                      <w:pPr>
                        <w:pStyle w:val="Code"/>
                        <w:rPr>
                          <w:sz w:val="18"/>
                          <w:szCs w:val="18"/>
                        </w:rPr>
                      </w:pPr>
                      <w:r w:rsidRPr="00E15476">
                        <w:rPr>
                          <w:sz w:val="18"/>
                          <w:szCs w:val="18"/>
                        </w:rPr>
                        <w:t xml:space="preserve">  color: white;</w:t>
                      </w:r>
                    </w:p>
                    <w:p w14:paraId="49C01B5C" w14:textId="77777777" w:rsidR="00E15476" w:rsidRPr="00E15476" w:rsidRDefault="00E15476" w:rsidP="00E15476">
                      <w:pPr>
                        <w:pStyle w:val="Code"/>
                        <w:rPr>
                          <w:sz w:val="18"/>
                          <w:szCs w:val="18"/>
                        </w:rPr>
                      </w:pPr>
                      <w:r w:rsidRPr="00E15476">
                        <w:rPr>
                          <w:sz w:val="18"/>
                          <w:szCs w:val="18"/>
                        </w:rPr>
                        <w:t xml:space="preserve">  margin: 0 15px;</w:t>
                      </w:r>
                    </w:p>
                    <w:p w14:paraId="69E68092" w14:textId="77777777" w:rsidR="00E15476" w:rsidRPr="00E15476" w:rsidRDefault="00E15476" w:rsidP="00E15476">
                      <w:pPr>
                        <w:pStyle w:val="Code"/>
                        <w:rPr>
                          <w:sz w:val="18"/>
                          <w:szCs w:val="18"/>
                        </w:rPr>
                      </w:pPr>
                      <w:r w:rsidRPr="00E15476">
                        <w:rPr>
                          <w:sz w:val="18"/>
                          <w:szCs w:val="18"/>
                        </w:rPr>
                        <w:t xml:space="preserve">  text-decoration: none;</w:t>
                      </w:r>
                    </w:p>
                    <w:p w14:paraId="4ADF4D4F" w14:textId="77777777" w:rsidR="00E15476" w:rsidRPr="00E15476" w:rsidRDefault="00E15476" w:rsidP="00E15476">
                      <w:pPr>
                        <w:pStyle w:val="Code"/>
                        <w:rPr>
                          <w:sz w:val="18"/>
                          <w:szCs w:val="18"/>
                        </w:rPr>
                      </w:pPr>
                      <w:r w:rsidRPr="00E15476">
                        <w:rPr>
                          <w:sz w:val="18"/>
                          <w:szCs w:val="18"/>
                        </w:rPr>
                        <w:t>}</w:t>
                      </w:r>
                    </w:p>
                    <w:p w14:paraId="73A5BB98" w14:textId="77777777" w:rsidR="00E15476" w:rsidRPr="00E15476" w:rsidRDefault="00E15476" w:rsidP="00E15476">
                      <w:pPr>
                        <w:pStyle w:val="Code"/>
                        <w:rPr>
                          <w:sz w:val="18"/>
                          <w:szCs w:val="18"/>
                        </w:rPr>
                      </w:pPr>
                    </w:p>
                    <w:p w14:paraId="381AA5A3" w14:textId="77777777" w:rsidR="00E15476" w:rsidRPr="00E15476" w:rsidRDefault="00E15476" w:rsidP="00E15476">
                      <w:pPr>
                        <w:pStyle w:val="Code"/>
                        <w:rPr>
                          <w:sz w:val="18"/>
                          <w:szCs w:val="18"/>
                        </w:rPr>
                      </w:pPr>
                      <w:r w:rsidRPr="00E15476">
                        <w:rPr>
                          <w:sz w:val="18"/>
                          <w:szCs w:val="18"/>
                        </w:rPr>
                        <w:t>main {</w:t>
                      </w:r>
                    </w:p>
                    <w:p w14:paraId="71513BF3" w14:textId="77777777" w:rsidR="00E15476" w:rsidRPr="00E15476" w:rsidRDefault="00E15476" w:rsidP="00E15476">
                      <w:pPr>
                        <w:pStyle w:val="Code"/>
                        <w:rPr>
                          <w:sz w:val="18"/>
                          <w:szCs w:val="18"/>
                        </w:rPr>
                      </w:pPr>
                      <w:r w:rsidRPr="00E15476">
                        <w:rPr>
                          <w:sz w:val="18"/>
                          <w:szCs w:val="18"/>
                        </w:rPr>
                        <w:t xml:space="preserve">  margin-top: 30px;</w:t>
                      </w:r>
                    </w:p>
                    <w:p w14:paraId="5475BC08" w14:textId="77777777" w:rsidR="00E15476" w:rsidRPr="00E15476" w:rsidRDefault="00E15476" w:rsidP="00E15476">
                      <w:pPr>
                        <w:pStyle w:val="Code"/>
                        <w:rPr>
                          <w:sz w:val="18"/>
                          <w:szCs w:val="18"/>
                        </w:rPr>
                      </w:pPr>
                      <w:r w:rsidRPr="00E15476">
                        <w:rPr>
                          <w:sz w:val="18"/>
                          <w:szCs w:val="18"/>
                        </w:rPr>
                        <w:t>}</w:t>
                      </w:r>
                    </w:p>
                    <w:p w14:paraId="43BB6855" w14:textId="77777777" w:rsidR="00E15476" w:rsidRPr="00E15476" w:rsidRDefault="00E15476" w:rsidP="00E15476">
                      <w:pPr>
                        <w:pStyle w:val="Code"/>
                        <w:rPr>
                          <w:sz w:val="18"/>
                          <w:szCs w:val="18"/>
                        </w:rPr>
                      </w:pPr>
                    </w:p>
                    <w:p w14:paraId="079E4E2A" w14:textId="77777777" w:rsidR="00E15476" w:rsidRPr="00E15476" w:rsidRDefault="00E15476" w:rsidP="00E15476">
                      <w:pPr>
                        <w:pStyle w:val="Code"/>
                        <w:rPr>
                          <w:sz w:val="18"/>
                          <w:szCs w:val="18"/>
                        </w:rPr>
                      </w:pPr>
                      <w:r w:rsidRPr="00E15476">
                        <w:rPr>
                          <w:sz w:val="18"/>
                          <w:szCs w:val="18"/>
                        </w:rPr>
                        <w:t>h2 {</w:t>
                      </w:r>
                    </w:p>
                    <w:p w14:paraId="5F294718" w14:textId="77777777" w:rsidR="00E15476" w:rsidRPr="00E15476" w:rsidRDefault="00E15476" w:rsidP="00E15476">
                      <w:pPr>
                        <w:pStyle w:val="Code"/>
                        <w:rPr>
                          <w:sz w:val="18"/>
                          <w:szCs w:val="18"/>
                        </w:rPr>
                      </w:pPr>
                      <w:r w:rsidRPr="00E15476">
                        <w:rPr>
                          <w:sz w:val="18"/>
                          <w:szCs w:val="18"/>
                        </w:rPr>
                        <w:t xml:space="preserve">  margin-bottom: 20px;</w:t>
                      </w:r>
                    </w:p>
                    <w:p w14:paraId="4D995981" w14:textId="77777777" w:rsidR="00E15476" w:rsidRPr="00E15476" w:rsidRDefault="00E15476" w:rsidP="00E15476">
                      <w:pPr>
                        <w:pStyle w:val="Code"/>
                        <w:rPr>
                          <w:sz w:val="18"/>
                          <w:szCs w:val="18"/>
                        </w:rPr>
                      </w:pPr>
                      <w:r w:rsidRPr="00E15476">
                        <w:rPr>
                          <w:sz w:val="18"/>
                          <w:szCs w:val="18"/>
                        </w:rPr>
                        <w:t xml:space="preserve">  color: #333;</w:t>
                      </w:r>
                    </w:p>
                    <w:p w14:paraId="0F0B9863" w14:textId="77777777" w:rsidR="00E15476" w:rsidRPr="00E15476" w:rsidRDefault="00E15476" w:rsidP="00E15476">
                      <w:pPr>
                        <w:pStyle w:val="Code"/>
                        <w:rPr>
                          <w:sz w:val="18"/>
                          <w:szCs w:val="18"/>
                        </w:rPr>
                      </w:pPr>
                      <w:r w:rsidRPr="00E15476">
                        <w:rPr>
                          <w:sz w:val="18"/>
                          <w:szCs w:val="18"/>
                        </w:rPr>
                        <w:t>}</w:t>
                      </w:r>
                    </w:p>
                    <w:p w14:paraId="4AE1BE5E" w14:textId="77777777" w:rsidR="00E15476" w:rsidRPr="00E15476" w:rsidRDefault="00E15476" w:rsidP="00E15476">
                      <w:pPr>
                        <w:pStyle w:val="Code"/>
                        <w:rPr>
                          <w:sz w:val="18"/>
                          <w:szCs w:val="18"/>
                        </w:rPr>
                      </w:pPr>
                    </w:p>
                    <w:p w14:paraId="51510306" w14:textId="77777777" w:rsidR="00E15476" w:rsidRPr="00E15476" w:rsidRDefault="00E15476" w:rsidP="00E15476">
                      <w:pPr>
                        <w:pStyle w:val="Code"/>
                        <w:rPr>
                          <w:sz w:val="18"/>
                          <w:szCs w:val="18"/>
                        </w:rPr>
                      </w:pPr>
                      <w:r w:rsidRPr="00E15476">
                        <w:rPr>
                          <w:sz w:val="18"/>
                          <w:szCs w:val="18"/>
                        </w:rPr>
                        <w:t>#zivotinje-container {</w:t>
                      </w:r>
                    </w:p>
                    <w:p w14:paraId="2BEDE615" w14:textId="77777777" w:rsidR="00E15476" w:rsidRPr="00E15476" w:rsidRDefault="00E15476" w:rsidP="00E15476">
                      <w:pPr>
                        <w:pStyle w:val="Code"/>
                        <w:rPr>
                          <w:sz w:val="18"/>
                          <w:szCs w:val="18"/>
                        </w:rPr>
                      </w:pPr>
                      <w:r w:rsidRPr="00E15476">
                        <w:rPr>
                          <w:sz w:val="18"/>
                          <w:szCs w:val="18"/>
                        </w:rPr>
                        <w:t xml:space="preserve">  display: flex;</w:t>
                      </w:r>
                    </w:p>
                    <w:p w14:paraId="60A0727E" w14:textId="77777777" w:rsidR="00E15476" w:rsidRPr="00E15476" w:rsidRDefault="00E15476" w:rsidP="00E15476">
                      <w:pPr>
                        <w:pStyle w:val="Code"/>
                        <w:rPr>
                          <w:sz w:val="18"/>
                          <w:szCs w:val="18"/>
                        </w:rPr>
                      </w:pPr>
                      <w:r w:rsidRPr="00E15476">
                        <w:rPr>
                          <w:sz w:val="18"/>
                          <w:szCs w:val="18"/>
                        </w:rPr>
                        <w:t xml:space="preserve">  flex-wrap: wrap;</w:t>
                      </w:r>
                    </w:p>
                    <w:p w14:paraId="065534D4" w14:textId="77777777" w:rsidR="00E15476" w:rsidRPr="00E15476" w:rsidRDefault="00E15476" w:rsidP="00E15476">
                      <w:pPr>
                        <w:pStyle w:val="Code"/>
                        <w:rPr>
                          <w:sz w:val="18"/>
                          <w:szCs w:val="18"/>
                        </w:rPr>
                      </w:pPr>
                      <w:r w:rsidRPr="00E15476">
                        <w:rPr>
                          <w:sz w:val="18"/>
                          <w:szCs w:val="18"/>
                        </w:rPr>
                        <w:t xml:space="preserve">  gap: 20px;</w:t>
                      </w:r>
                    </w:p>
                    <w:p w14:paraId="0DD84F75" w14:textId="77777777" w:rsidR="00E15476" w:rsidRPr="00E15476" w:rsidRDefault="00E15476" w:rsidP="00E15476">
                      <w:pPr>
                        <w:pStyle w:val="Code"/>
                        <w:rPr>
                          <w:sz w:val="18"/>
                          <w:szCs w:val="18"/>
                        </w:rPr>
                      </w:pPr>
                      <w:r w:rsidRPr="00E15476">
                        <w:rPr>
                          <w:sz w:val="18"/>
                          <w:szCs w:val="18"/>
                        </w:rPr>
                        <w:t>}</w:t>
                      </w:r>
                    </w:p>
                    <w:p w14:paraId="3E6CF5F3" w14:textId="77777777" w:rsidR="00E15476" w:rsidRPr="00E15476" w:rsidRDefault="00E15476" w:rsidP="00E15476">
                      <w:pPr>
                        <w:pStyle w:val="Code"/>
                        <w:rPr>
                          <w:sz w:val="18"/>
                          <w:szCs w:val="18"/>
                        </w:rPr>
                      </w:pPr>
                    </w:p>
                    <w:p w14:paraId="752438D3" w14:textId="77777777" w:rsidR="00E15476" w:rsidRPr="00E15476" w:rsidRDefault="00E15476" w:rsidP="00E15476">
                      <w:pPr>
                        <w:pStyle w:val="Code"/>
                        <w:rPr>
                          <w:sz w:val="18"/>
                          <w:szCs w:val="18"/>
                        </w:rPr>
                      </w:pPr>
                      <w:r w:rsidRPr="00E15476">
                        <w:rPr>
                          <w:sz w:val="18"/>
                          <w:szCs w:val="18"/>
                        </w:rPr>
                        <w:t>/* Stil za karticu životinje */</w:t>
                      </w:r>
                    </w:p>
                    <w:p w14:paraId="09A4F6C9" w14:textId="77777777" w:rsidR="00E15476" w:rsidRPr="00E15476" w:rsidRDefault="00E15476" w:rsidP="00E15476">
                      <w:pPr>
                        <w:pStyle w:val="Code"/>
                        <w:rPr>
                          <w:sz w:val="18"/>
                          <w:szCs w:val="18"/>
                        </w:rPr>
                      </w:pPr>
                      <w:r w:rsidRPr="00E15476">
                        <w:rPr>
                          <w:sz w:val="18"/>
                          <w:szCs w:val="18"/>
                        </w:rPr>
                        <w:t>.animal-card {</w:t>
                      </w:r>
                    </w:p>
                    <w:p w14:paraId="189C2183" w14:textId="77777777" w:rsidR="00E15476" w:rsidRPr="00E15476" w:rsidRDefault="00E15476" w:rsidP="00E15476">
                      <w:pPr>
                        <w:pStyle w:val="Code"/>
                        <w:rPr>
                          <w:sz w:val="18"/>
                          <w:szCs w:val="18"/>
                        </w:rPr>
                      </w:pPr>
                      <w:r w:rsidRPr="00E15476">
                        <w:rPr>
                          <w:sz w:val="18"/>
                          <w:szCs w:val="18"/>
                        </w:rPr>
                        <w:t xml:space="preserve">  background-color: white;</w:t>
                      </w:r>
                    </w:p>
                    <w:p w14:paraId="38BE63AD" w14:textId="77777777" w:rsidR="00E15476" w:rsidRPr="00E15476" w:rsidRDefault="00E15476" w:rsidP="00E15476">
                      <w:pPr>
                        <w:pStyle w:val="Code"/>
                        <w:rPr>
                          <w:sz w:val="18"/>
                          <w:szCs w:val="18"/>
                        </w:rPr>
                      </w:pPr>
                      <w:r w:rsidRPr="00E15476">
                        <w:rPr>
                          <w:sz w:val="18"/>
                          <w:szCs w:val="18"/>
                        </w:rPr>
                        <w:t xml:space="preserve">  border: 1px solid #ddd;</w:t>
                      </w:r>
                    </w:p>
                    <w:p w14:paraId="7B02A974" w14:textId="77777777" w:rsidR="00E15476" w:rsidRPr="00E15476" w:rsidRDefault="00E15476" w:rsidP="00E15476">
                      <w:pPr>
                        <w:pStyle w:val="Code"/>
                        <w:rPr>
                          <w:sz w:val="18"/>
                          <w:szCs w:val="18"/>
                        </w:rPr>
                      </w:pPr>
                      <w:r w:rsidRPr="00E15476">
                        <w:rPr>
                          <w:sz w:val="18"/>
                          <w:szCs w:val="18"/>
                        </w:rPr>
                        <w:t xml:space="preserve">  border-radius: 10px;</w:t>
                      </w:r>
                    </w:p>
                    <w:p w14:paraId="302BBD87" w14:textId="77777777" w:rsidR="00E15476" w:rsidRPr="00E15476" w:rsidRDefault="00E15476" w:rsidP="00E15476">
                      <w:pPr>
                        <w:pStyle w:val="Code"/>
                        <w:rPr>
                          <w:sz w:val="18"/>
                          <w:szCs w:val="18"/>
                        </w:rPr>
                      </w:pPr>
                      <w:r w:rsidRPr="00E15476">
                        <w:rPr>
                          <w:sz w:val="18"/>
                          <w:szCs w:val="18"/>
                        </w:rPr>
                        <w:t xml:space="preserve">  padding: 15px;</w:t>
                      </w:r>
                    </w:p>
                    <w:p w14:paraId="1912BD96" w14:textId="77777777" w:rsidR="00E15476" w:rsidRPr="00E15476" w:rsidRDefault="00E15476" w:rsidP="00E15476">
                      <w:pPr>
                        <w:pStyle w:val="Code"/>
                        <w:rPr>
                          <w:sz w:val="18"/>
                          <w:szCs w:val="18"/>
                        </w:rPr>
                      </w:pPr>
                      <w:r w:rsidRPr="00E15476">
                        <w:rPr>
                          <w:sz w:val="18"/>
                          <w:szCs w:val="18"/>
                        </w:rPr>
                        <w:t xml:space="preserve">  width: 250px;</w:t>
                      </w:r>
                    </w:p>
                    <w:p w14:paraId="7EFFD94A" w14:textId="77777777" w:rsidR="00E15476" w:rsidRPr="00E15476" w:rsidRDefault="00E15476" w:rsidP="00E15476">
                      <w:pPr>
                        <w:pStyle w:val="Code"/>
                        <w:rPr>
                          <w:sz w:val="18"/>
                          <w:szCs w:val="18"/>
                        </w:rPr>
                      </w:pPr>
                      <w:r w:rsidRPr="00E15476">
                        <w:rPr>
                          <w:sz w:val="18"/>
                          <w:szCs w:val="18"/>
                        </w:rPr>
                        <w:t xml:space="preserve">  box-shadow: 0 2px 5px rgba(0,0,0,0.1);</w:t>
                      </w:r>
                    </w:p>
                    <w:p w14:paraId="383FD5C2" w14:textId="77777777" w:rsidR="00E15476" w:rsidRPr="00E15476" w:rsidRDefault="00E15476" w:rsidP="00E15476">
                      <w:pPr>
                        <w:pStyle w:val="Code"/>
                        <w:rPr>
                          <w:sz w:val="18"/>
                          <w:szCs w:val="18"/>
                        </w:rPr>
                      </w:pPr>
                      <w:r w:rsidRPr="00E15476">
                        <w:rPr>
                          <w:sz w:val="18"/>
                          <w:szCs w:val="18"/>
                        </w:rPr>
                        <w:t xml:space="preserve">  text-align: center;</w:t>
                      </w:r>
                    </w:p>
                    <w:p w14:paraId="03F84048" w14:textId="77777777" w:rsidR="00E15476" w:rsidRPr="00E15476" w:rsidRDefault="00E15476" w:rsidP="00E15476">
                      <w:pPr>
                        <w:pStyle w:val="Code"/>
                        <w:rPr>
                          <w:sz w:val="18"/>
                          <w:szCs w:val="18"/>
                        </w:rPr>
                      </w:pPr>
                      <w:r w:rsidRPr="00E15476">
                        <w:rPr>
                          <w:sz w:val="18"/>
                          <w:szCs w:val="18"/>
                        </w:rPr>
                        <w:t>}</w:t>
                      </w:r>
                    </w:p>
                    <w:p w14:paraId="65C6C499" w14:textId="77777777" w:rsidR="00E15476" w:rsidRPr="00E15476" w:rsidRDefault="00E15476" w:rsidP="00E15476">
                      <w:pPr>
                        <w:pStyle w:val="Code"/>
                        <w:rPr>
                          <w:sz w:val="18"/>
                          <w:szCs w:val="18"/>
                        </w:rPr>
                      </w:pPr>
                    </w:p>
                    <w:p w14:paraId="15711580" w14:textId="77777777" w:rsidR="00E15476" w:rsidRPr="00E15476" w:rsidRDefault="00E15476" w:rsidP="00E15476">
                      <w:pPr>
                        <w:pStyle w:val="Code"/>
                        <w:rPr>
                          <w:sz w:val="18"/>
                          <w:szCs w:val="18"/>
                        </w:rPr>
                      </w:pPr>
                      <w:r w:rsidRPr="00E15476">
                        <w:rPr>
                          <w:sz w:val="18"/>
                          <w:szCs w:val="18"/>
                        </w:rPr>
                        <w:t>.animal-card img {</w:t>
                      </w:r>
                    </w:p>
                    <w:p w14:paraId="2E5282E7" w14:textId="77777777" w:rsidR="00E15476" w:rsidRPr="00E15476" w:rsidRDefault="00E15476" w:rsidP="00E15476">
                      <w:pPr>
                        <w:pStyle w:val="Code"/>
                        <w:rPr>
                          <w:sz w:val="18"/>
                          <w:szCs w:val="18"/>
                        </w:rPr>
                      </w:pPr>
                      <w:r w:rsidRPr="00E15476">
                        <w:rPr>
                          <w:sz w:val="18"/>
                          <w:szCs w:val="18"/>
                        </w:rPr>
                        <w:t xml:space="preserve">  max-width: 100%;</w:t>
                      </w:r>
                    </w:p>
                    <w:p w14:paraId="2E74A29F" w14:textId="77777777" w:rsidR="00E15476" w:rsidRPr="00E15476" w:rsidRDefault="00E15476" w:rsidP="00E15476">
                      <w:pPr>
                        <w:pStyle w:val="Code"/>
                        <w:rPr>
                          <w:sz w:val="18"/>
                          <w:szCs w:val="18"/>
                        </w:rPr>
                      </w:pPr>
                      <w:r w:rsidRPr="00E15476">
                        <w:rPr>
                          <w:sz w:val="18"/>
                          <w:szCs w:val="18"/>
                        </w:rPr>
                        <w:t xml:space="preserve">  height: auto;</w:t>
                      </w:r>
                    </w:p>
                    <w:p w14:paraId="4B8F8B46" w14:textId="77777777" w:rsidR="00E15476" w:rsidRPr="00E15476" w:rsidRDefault="00E15476" w:rsidP="00E15476">
                      <w:pPr>
                        <w:pStyle w:val="Code"/>
                        <w:rPr>
                          <w:sz w:val="18"/>
                          <w:szCs w:val="18"/>
                        </w:rPr>
                      </w:pPr>
                      <w:r w:rsidRPr="00E15476">
                        <w:rPr>
                          <w:sz w:val="18"/>
                          <w:szCs w:val="18"/>
                        </w:rPr>
                        <w:t xml:space="preserve">  border-radius: 8px;</w:t>
                      </w:r>
                    </w:p>
                    <w:p w14:paraId="5CDECA47" w14:textId="77777777" w:rsidR="00E15476" w:rsidRPr="00E15476" w:rsidRDefault="00E15476" w:rsidP="00E15476">
                      <w:pPr>
                        <w:pStyle w:val="Code"/>
                        <w:rPr>
                          <w:sz w:val="18"/>
                          <w:szCs w:val="18"/>
                        </w:rPr>
                      </w:pPr>
                      <w:r w:rsidRPr="00E15476">
                        <w:rPr>
                          <w:sz w:val="18"/>
                          <w:szCs w:val="18"/>
                        </w:rPr>
                        <w:t>}</w:t>
                      </w:r>
                    </w:p>
                    <w:p w14:paraId="6A02FB6E" w14:textId="77777777" w:rsidR="00E15476" w:rsidRPr="00E15476" w:rsidRDefault="00E15476" w:rsidP="00E15476">
                      <w:pPr>
                        <w:pStyle w:val="Code"/>
                        <w:rPr>
                          <w:sz w:val="18"/>
                          <w:szCs w:val="18"/>
                        </w:rPr>
                      </w:pPr>
                    </w:p>
                    <w:p w14:paraId="0F748B8C" w14:textId="77777777" w:rsidR="00E15476" w:rsidRPr="00E15476" w:rsidRDefault="00E15476" w:rsidP="00E15476">
                      <w:pPr>
                        <w:pStyle w:val="Code"/>
                        <w:rPr>
                          <w:sz w:val="18"/>
                          <w:szCs w:val="18"/>
                        </w:rPr>
                      </w:pPr>
                      <w:r w:rsidRPr="00E15476">
                        <w:rPr>
                          <w:sz w:val="18"/>
                          <w:szCs w:val="18"/>
                        </w:rPr>
                        <w:t>button {</w:t>
                      </w:r>
                    </w:p>
                    <w:p w14:paraId="051A3282" w14:textId="77777777" w:rsidR="00E15476" w:rsidRPr="00E15476" w:rsidRDefault="00E15476" w:rsidP="00E15476">
                      <w:pPr>
                        <w:pStyle w:val="Code"/>
                        <w:rPr>
                          <w:sz w:val="18"/>
                          <w:szCs w:val="18"/>
                        </w:rPr>
                      </w:pPr>
                      <w:r w:rsidRPr="00E15476">
                        <w:rPr>
                          <w:sz w:val="18"/>
                          <w:szCs w:val="18"/>
                        </w:rPr>
                        <w:t xml:space="preserve">  background-color: #28a745;</w:t>
                      </w:r>
                    </w:p>
                    <w:p w14:paraId="591064FD" w14:textId="77777777" w:rsidR="00E15476" w:rsidRPr="00E15476" w:rsidRDefault="00E15476" w:rsidP="00E15476">
                      <w:pPr>
                        <w:pStyle w:val="Code"/>
                        <w:rPr>
                          <w:sz w:val="18"/>
                          <w:szCs w:val="18"/>
                        </w:rPr>
                      </w:pPr>
                      <w:r w:rsidRPr="00E15476">
                        <w:rPr>
                          <w:sz w:val="18"/>
                          <w:szCs w:val="18"/>
                        </w:rPr>
                        <w:t xml:space="preserve">  color: white;</w:t>
                      </w:r>
                    </w:p>
                    <w:p w14:paraId="64FF2DDA" w14:textId="77777777" w:rsidR="00E15476" w:rsidRPr="00E15476" w:rsidRDefault="00E15476" w:rsidP="00E15476">
                      <w:pPr>
                        <w:pStyle w:val="Code"/>
                        <w:rPr>
                          <w:sz w:val="18"/>
                          <w:szCs w:val="18"/>
                        </w:rPr>
                      </w:pPr>
                      <w:r w:rsidRPr="00E15476">
                        <w:rPr>
                          <w:sz w:val="18"/>
                          <w:szCs w:val="18"/>
                        </w:rPr>
                        <w:t xml:space="preserve">  border: none;</w:t>
                      </w:r>
                    </w:p>
                    <w:p w14:paraId="2C8EEC46" w14:textId="77777777" w:rsidR="00E15476" w:rsidRPr="00E15476" w:rsidRDefault="00E15476" w:rsidP="00E15476">
                      <w:pPr>
                        <w:pStyle w:val="Code"/>
                        <w:rPr>
                          <w:sz w:val="18"/>
                          <w:szCs w:val="18"/>
                        </w:rPr>
                      </w:pPr>
                      <w:r w:rsidRPr="00E15476">
                        <w:rPr>
                          <w:sz w:val="18"/>
                          <w:szCs w:val="18"/>
                        </w:rPr>
                        <w:t xml:space="preserve">  padding: 10px 15px;</w:t>
                      </w:r>
                    </w:p>
                    <w:p w14:paraId="020AF860" w14:textId="77777777" w:rsidR="00E15476" w:rsidRPr="00E15476" w:rsidRDefault="00E15476" w:rsidP="00E15476">
                      <w:pPr>
                        <w:pStyle w:val="Code"/>
                        <w:rPr>
                          <w:sz w:val="18"/>
                          <w:szCs w:val="18"/>
                        </w:rPr>
                      </w:pPr>
                      <w:r w:rsidRPr="00E15476">
                        <w:rPr>
                          <w:sz w:val="18"/>
                          <w:szCs w:val="18"/>
                        </w:rPr>
                        <w:t xml:space="preserve">  border-radius: 5px;</w:t>
                      </w:r>
                    </w:p>
                    <w:p w14:paraId="79E71E2A" w14:textId="77777777" w:rsidR="00E15476" w:rsidRPr="00E15476" w:rsidRDefault="00E15476" w:rsidP="00E15476">
                      <w:pPr>
                        <w:pStyle w:val="Code"/>
                        <w:rPr>
                          <w:sz w:val="18"/>
                          <w:szCs w:val="18"/>
                        </w:rPr>
                      </w:pPr>
                      <w:r w:rsidRPr="00E15476">
                        <w:rPr>
                          <w:sz w:val="18"/>
                          <w:szCs w:val="18"/>
                        </w:rPr>
                        <w:t xml:space="preserve">  cursor: pointer;</w:t>
                      </w:r>
                    </w:p>
                    <w:p w14:paraId="327D204E" w14:textId="77777777" w:rsidR="00E15476" w:rsidRPr="00E15476" w:rsidRDefault="00E15476" w:rsidP="00E15476">
                      <w:pPr>
                        <w:pStyle w:val="Code"/>
                        <w:rPr>
                          <w:sz w:val="18"/>
                          <w:szCs w:val="18"/>
                        </w:rPr>
                      </w:pPr>
                      <w:r w:rsidRPr="00E15476">
                        <w:rPr>
                          <w:sz w:val="18"/>
                          <w:szCs w:val="18"/>
                        </w:rPr>
                        <w:t xml:space="preserve">  margin-top: 10px;</w:t>
                      </w:r>
                    </w:p>
                    <w:p w14:paraId="054D223D" w14:textId="77777777" w:rsidR="00E15476" w:rsidRPr="00E15476" w:rsidRDefault="00E15476" w:rsidP="00E15476">
                      <w:pPr>
                        <w:pStyle w:val="Code"/>
                        <w:rPr>
                          <w:sz w:val="18"/>
                          <w:szCs w:val="18"/>
                        </w:rPr>
                      </w:pPr>
                      <w:r w:rsidRPr="00E15476">
                        <w:rPr>
                          <w:sz w:val="18"/>
                          <w:szCs w:val="18"/>
                        </w:rPr>
                        <w:t>}</w:t>
                      </w:r>
                    </w:p>
                    <w:p w14:paraId="7B271FBA" w14:textId="77777777" w:rsidR="00E15476" w:rsidRPr="00E15476" w:rsidRDefault="00E15476" w:rsidP="00E15476">
                      <w:pPr>
                        <w:pStyle w:val="Code"/>
                        <w:rPr>
                          <w:sz w:val="18"/>
                          <w:szCs w:val="18"/>
                        </w:rPr>
                      </w:pPr>
                    </w:p>
                    <w:p w14:paraId="26F90ACC" w14:textId="77777777" w:rsidR="00E15476" w:rsidRPr="00E15476" w:rsidRDefault="00E15476" w:rsidP="00E15476">
                      <w:pPr>
                        <w:pStyle w:val="Code"/>
                        <w:rPr>
                          <w:sz w:val="18"/>
                          <w:szCs w:val="18"/>
                        </w:rPr>
                      </w:pPr>
                      <w:r w:rsidRPr="00E15476">
                        <w:rPr>
                          <w:sz w:val="18"/>
                          <w:szCs w:val="18"/>
                        </w:rPr>
                        <w:t>button:hover {</w:t>
                      </w:r>
                    </w:p>
                    <w:p w14:paraId="3B200110" w14:textId="77777777" w:rsidR="00E15476" w:rsidRPr="00E15476" w:rsidRDefault="00E15476" w:rsidP="00E15476">
                      <w:pPr>
                        <w:pStyle w:val="Code"/>
                        <w:rPr>
                          <w:sz w:val="18"/>
                          <w:szCs w:val="18"/>
                        </w:rPr>
                      </w:pPr>
                      <w:r w:rsidRPr="00E15476">
                        <w:rPr>
                          <w:sz w:val="18"/>
                          <w:szCs w:val="18"/>
                        </w:rPr>
                        <w:t xml:space="preserve">  background-color: #218838;</w:t>
                      </w:r>
                    </w:p>
                    <w:p w14:paraId="55D58B31" w14:textId="77777777" w:rsidR="00E15476" w:rsidRPr="00E15476" w:rsidRDefault="00E15476" w:rsidP="00E15476">
                      <w:pPr>
                        <w:pStyle w:val="Code"/>
                        <w:rPr>
                          <w:sz w:val="18"/>
                          <w:szCs w:val="18"/>
                        </w:rPr>
                      </w:pPr>
                      <w:r w:rsidRPr="00E15476">
                        <w:rPr>
                          <w:sz w:val="18"/>
                          <w:szCs w:val="18"/>
                        </w:rPr>
                        <w:t>}</w:t>
                      </w:r>
                    </w:p>
                    <w:p w14:paraId="7C49C278" w14:textId="77777777" w:rsidR="00E15476" w:rsidRPr="00E15476" w:rsidRDefault="00E15476" w:rsidP="00E15476">
                      <w:pPr>
                        <w:pStyle w:val="Code"/>
                        <w:rPr>
                          <w:sz w:val="18"/>
                          <w:szCs w:val="18"/>
                        </w:rPr>
                      </w:pPr>
                    </w:p>
                    <w:p w14:paraId="34B67679" w14:textId="77777777" w:rsidR="00E15476" w:rsidRPr="00E15476" w:rsidRDefault="00E15476" w:rsidP="00E15476">
                      <w:pPr>
                        <w:pStyle w:val="Code"/>
                        <w:rPr>
                          <w:sz w:val="18"/>
                          <w:szCs w:val="18"/>
                        </w:rPr>
                      </w:pPr>
                      <w:r w:rsidRPr="00E15476">
                        <w:rPr>
                          <w:sz w:val="18"/>
                          <w:szCs w:val="18"/>
                        </w:rPr>
                        <w:t>footer {</w:t>
                      </w:r>
                    </w:p>
                    <w:p w14:paraId="56EBC39E" w14:textId="77777777" w:rsidR="00E15476" w:rsidRPr="00E15476" w:rsidRDefault="00E15476" w:rsidP="00E15476">
                      <w:pPr>
                        <w:pStyle w:val="Code"/>
                        <w:rPr>
                          <w:sz w:val="18"/>
                          <w:szCs w:val="18"/>
                        </w:rPr>
                      </w:pPr>
                      <w:r w:rsidRPr="00E15476">
                        <w:rPr>
                          <w:sz w:val="18"/>
                          <w:szCs w:val="18"/>
                        </w:rPr>
                        <w:t xml:space="preserve">  text-align: center;</w:t>
                      </w:r>
                    </w:p>
                    <w:p w14:paraId="2DBC5F10" w14:textId="77777777" w:rsidR="00E15476" w:rsidRPr="00E15476" w:rsidRDefault="00E15476" w:rsidP="00E15476">
                      <w:pPr>
                        <w:pStyle w:val="Code"/>
                        <w:rPr>
                          <w:sz w:val="18"/>
                          <w:szCs w:val="18"/>
                        </w:rPr>
                      </w:pPr>
                      <w:r w:rsidRPr="00E15476">
                        <w:rPr>
                          <w:sz w:val="18"/>
                          <w:szCs w:val="18"/>
                        </w:rPr>
                        <w:t xml:space="preserve">  margin-top: 50px;</w:t>
                      </w:r>
                    </w:p>
                    <w:p w14:paraId="2E97BA69" w14:textId="77777777" w:rsidR="00E15476" w:rsidRPr="00E15476" w:rsidRDefault="00E15476" w:rsidP="00E15476">
                      <w:pPr>
                        <w:pStyle w:val="Code"/>
                        <w:rPr>
                          <w:sz w:val="18"/>
                          <w:szCs w:val="18"/>
                        </w:rPr>
                      </w:pPr>
                      <w:r w:rsidRPr="00E15476">
                        <w:rPr>
                          <w:sz w:val="18"/>
                          <w:szCs w:val="18"/>
                        </w:rPr>
                        <w:t xml:space="preserve">  padding: 20px;</w:t>
                      </w:r>
                    </w:p>
                    <w:p w14:paraId="0DD72092" w14:textId="77777777" w:rsidR="00E15476" w:rsidRPr="00E15476" w:rsidRDefault="00E15476" w:rsidP="00E15476">
                      <w:pPr>
                        <w:pStyle w:val="Code"/>
                        <w:rPr>
                          <w:sz w:val="18"/>
                          <w:szCs w:val="18"/>
                        </w:rPr>
                      </w:pPr>
                      <w:r w:rsidRPr="00E15476">
                        <w:rPr>
                          <w:sz w:val="18"/>
                          <w:szCs w:val="18"/>
                        </w:rPr>
                        <w:t xml:space="preserve">  color: #888;</w:t>
                      </w:r>
                    </w:p>
                    <w:p w14:paraId="75842FF4" w14:textId="11092D06" w:rsidR="00E15476" w:rsidRPr="00E15476" w:rsidRDefault="00E15476" w:rsidP="00E15476">
                      <w:pPr>
                        <w:pStyle w:val="Code"/>
                        <w:rPr>
                          <w:sz w:val="18"/>
                          <w:szCs w:val="18"/>
                        </w:rPr>
                      </w:pPr>
                      <w:r w:rsidRPr="00E15476">
                        <w:rPr>
                          <w:sz w:val="18"/>
                          <w:szCs w:val="18"/>
                        </w:rPr>
                        <w:t>}</w:t>
                      </w:r>
                    </w:p>
                  </w:txbxContent>
                </v:textbox>
                <w10:wrap type="square"/>
              </v:shape>
            </w:pict>
          </mc:Fallback>
        </mc:AlternateContent>
      </w:r>
    </w:p>
    <w:p w14:paraId="000D6628" w14:textId="22D2333D" w:rsidR="00EE6AF6" w:rsidRDefault="00E15476" w:rsidP="00E15476">
      <w:pPr>
        <w:pStyle w:val="Naslov2"/>
      </w:pPr>
      <w:r w:rsidRPr="00E15476">
        <w:lastRenderedPageBreak/>
        <w:t>JavaScript – funkcionalnosti korisničkog sučelja</w:t>
      </w:r>
    </w:p>
    <w:p w14:paraId="1E5C9D4C" w14:textId="08133996" w:rsidR="00E15476" w:rsidRPr="00E15476" w:rsidRDefault="00E15476" w:rsidP="00E15476">
      <w:r w:rsidRPr="00E15476">
        <w:t>JavaScript datoteka script.js koristi se za dohvat i prikaz životinja na stranici te omogućuje dodavanje željenih životinja u košaricu. U ovoj fazi aplikacija koristi lokalnu simulaciju podataka, dok će kasnije biti povezana s Firebase bazom podataka.</w:t>
      </w:r>
    </w:p>
    <w:p w14:paraId="49BFE8D8" w14:textId="77777777" w:rsidR="00EE6AF6" w:rsidRDefault="00EE6AF6" w:rsidP="00EE6AF6"/>
    <w:p w14:paraId="5CF69D73" w14:textId="77777777" w:rsidR="00EE6AF6" w:rsidRDefault="00EE6AF6" w:rsidP="00EE6AF6"/>
    <w:p w14:paraId="05484AA1" w14:textId="77777777" w:rsidR="00EE6AF6" w:rsidRDefault="00EE6AF6" w:rsidP="00EE6AF6"/>
    <w:p w14:paraId="744D6201" w14:textId="77777777" w:rsidR="00EE6AF6" w:rsidRDefault="00EE6AF6" w:rsidP="00EE6AF6"/>
    <w:p w14:paraId="52D2AEC7" w14:textId="77777777" w:rsidR="00EE6AF6" w:rsidRDefault="00EE6AF6" w:rsidP="00EE6AF6"/>
    <w:p w14:paraId="4369CAF8" w14:textId="77777777" w:rsidR="00EE6AF6" w:rsidRDefault="00EE6AF6" w:rsidP="00EE6AF6"/>
    <w:p w14:paraId="6A8BD3F7" w14:textId="77777777" w:rsidR="00EE6AF6" w:rsidRDefault="00EE6AF6" w:rsidP="00EE6AF6"/>
    <w:p w14:paraId="5DCCBF1B" w14:textId="77777777" w:rsidR="00EE6AF6" w:rsidRPr="00EE6AF6" w:rsidRDefault="00EE6AF6" w:rsidP="00EE6AF6"/>
    <w:p w14:paraId="141F3BFA" w14:textId="5FCEC949" w:rsidR="00CD6A61" w:rsidRDefault="00431A85" w:rsidP="00CE4BDD">
      <w:pPr>
        <w:pStyle w:val="Naslov1"/>
      </w:pPr>
      <w:bookmarkStart w:id="18" w:name="_Toc200637674"/>
      <w:r>
        <w:lastRenderedPageBreak/>
        <w:t>REFERENCIRANJE LITERATURE</w:t>
      </w:r>
      <w:bookmarkEnd w:id="18"/>
    </w:p>
    <w:p w14:paraId="50007A81" w14:textId="79562E2D" w:rsidR="001D440D" w:rsidRDefault="00585172" w:rsidP="00AF338D">
      <w:r>
        <w:rPr>
          <w:noProof/>
          <w:lang w:val="en-US"/>
        </w:rPr>
        <mc:AlternateContent>
          <mc:Choice Requires="wps">
            <w:drawing>
              <wp:anchor distT="45720" distB="45720" distL="114300" distR="114300" simplePos="0" relativeHeight="251737088" behindDoc="0" locked="0" layoutInCell="1" allowOverlap="1" wp14:anchorId="218540B4" wp14:editId="476AB759">
                <wp:simplePos x="0" y="0"/>
                <wp:positionH relativeFrom="margin">
                  <wp:align>center</wp:align>
                </wp:positionH>
                <wp:positionV relativeFrom="margin">
                  <wp:align>bottom</wp:align>
                </wp:positionV>
                <wp:extent cx="5905500" cy="47815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781550"/>
                        </a:xfrm>
                        <a:prstGeom prst="rect">
                          <a:avLst/>
                        </a:prstGeom>
                        <a:solidFill>
                          <a:srgbClr val="FFFFFF"/>
                        </a:solidFill>
                        <a:ln w="9525">
                          <a:noFill/>
                          <a:miter lim="800000"/>
                          <a:headEnd/>
                          <a:tailEnd/>
                        </a:ln>
                      </wps:spPr>
                      <wps:txbx>
                        <w:txbxContent>
                          <w:p w14:paraId="38C81281" w14:textId="3E96433B" w:rsidR="00A831FB" w:rsidRDefault="00A831FB" w:rsidP="00585172">
                            <w:pPr>
                              <w:jc w:val="center"/>
                            </w:pPr>
                            <w:r>
                              <w:rPr>
                                <w:noProof/>
                              </w:rPr>
                              <w:drawing>
                                <wp:inline distT="0" distB="0" distL="0" distR="0" wp14:anchorId="259E1696" wp14:editId="658F7A4F">
                                  <wp:extent cx="4493740" cy="2000250"/>
                                  <wp:effectExtent l="0" t="0" r="254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2473" cy="2008588"/>
                                          </a:xfrm>
                                          <a:prstGeom prst="rect">
                                            <a:avLst/>
                                          </a:prstGeom>
                                        </pic:spPr>
                                      </pic:pic>
                                    </a:graphicData>
                                  </a:graphic>
                                </wp:inline>
                              </w:drawing>
                            </w:r>
                          </w:p>
                          <w:p w14:paraId="6E7AB0E8" w14:textId="0AEAF2E5" w:rsidR="00A831FB" w:rsidRPr="00AF338D" w:rsidRDefault="00A831FB" w:rsidP="00A831FB">
                            <w:pPr>
                              <w:pStyle w:val="Opisslike"/>
                            </w:pPr>
                            <w:r>
                              <w:t xml:space="preserve">Sl. </w:t>
                            </w:r>
                            <w:bookmarkStart w:id="19" w:name="Fig_upute"/>
                            <w:r>
                              <w:fldChar w:fldCharType="begin"/>
                            </w:r>
                            <w:r>
                              <w:instrText xml:space="preserve"> STYLEREF 1 \s </w:instrText>
                            </w:r>
                            <w:r>
                              <w:fldChar w:fldCharType="separate"/>
                            </w:r>
                            <w:r w:rsidR="00013502">
                              <w:rPr>
                                <w:noProof/>
                              </w:rPr>
                              <w:t>4</w:t>
                            </w:r>
                            <w:r>
                              <w:fldChar w:fldCharType="end"/>
                            </w:r>
                            <w:r>
                              <w:t>.</w:t>
                            </w:r>
                            <w:r w:rsidR="00C67CDF">
                              <w:fldChar w:fldCharType="begin"/>
                            </w:r>
                            <w:r w:rsidR="00C67CDF">
                              <w:instrText xml:space="preserve"> SEQ Sl. \* ARABIC \s 1 </w:instrText>
                            </w:r>
                            <w:r w:rsidR="00C67CDF">
                              <w:fldChar w:fldCharType="separate"/>
                            </w:r>
                            <w:r w:rsidR="00013502">
                              <w:rPr>
                                <w:noProof/>
                              </w:rPr>
                              <w:t>1</w:t>
                            </w:r>
                            <w:r w:rsidR="00C67CDF">
                              <w:rPr>
                                <w:noProof/>
                              </w:rPr>
                              <w:fldChar w:fldCharType="end"/>
                            </w:r>
                            <w:r>
                              <w:t>.</w:t>
                            </w:r>
                            <w:bookmarkEnd w:id="19"/>
                            <w:r w:rsidRPr="00AF338D">
                              <w:t xml:space="preserve"> </w:t>
                            </w:r>
                            <w:r>
                              <w:t>Upute za pisanje diplomskog i završnog rada</w:t>
                            </w:r>
                            <w:r w:rsidR="00667914">
                              <w:t xml:space="preserve"> na MAK sustavu</w:t>
                            </w:r>
                          </w:p>
                          <w:p w14:paraId="33B37E84" w14:textId="2B03170A" w:rsidR="00905824" w:rsidRDefault="00905824" w:rsidP="00585172">
                            <w:pPr>
                              <w:jc w:val="center"/>
                            </w:pPr>
                            <w:r>
                              <w:rPr>
                                <w:noProof/>
                              </w:rPr>
                              <w:drawing>
                                <wp:inline distT="0" distB="0" distL="0" distR="0" wp14:anchorId="3097AF14" wp14:editId="7117C155">
                                  <wp:extent cx="4800600" cy="193805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5066" cy="1947929"/>
                                          </a:xfrm>
                                          <a:prstGeom prst="rect">
                                            <a:avLst/>
                                          </a:prstGeom>
                                        </pic:spPr>
                                      </pic:pic>
                                    </a:graphicData>
                                  </a:graphic>
                                </wp:inline>
                              </w:drawing>
                            </w:r>
                          </w:p>
                          <w:p w14:paraId="453F97E8" w14:textId="7274F509" w:rsidR="00905824" w:rsidRPr="00AF338D" w:rsidRDefault="00905824" w:rsidP="00585172">
                            <w:pPr>
                              <w:pStyle w:val="Opisslike"/>
                            </w:pPr>
                            <w:r>
                              <w:t xml:space="preserve">Sl. </w:t>
                            </w:r>
                            <w:bookmarkStart w:id="20" w:name="Fig_rokovi"/>
                            <w:r>
                              <w:fldChar w:fldCharType="begin"/>
                            </w:r>
                            <w:r>
                              <w:instrText xml:space="preserve"> STYLEREF 1 \s </w:instrText>
                            </w:r>
                            <w:r>
                              <w:fldChar w:fldCharType="separate"/>
                            </w:r>
                            <w:r w:rsidR="00013502">
                              <w:rPr>
                                <w:noProof/>
                              </w:rPr>
                              <w:t>4</w:t>
                            </w:r>
                            <w:r>
                              <w:fldChar w:fldCharType="end"/>
                            </w:r>
                            <w:r>
                              <w:t>.</w:t>
                            </w:r>
                            <w:r w:rsidR="00C67CDF">
                              <w:fldChar w:fldCharType="begin"/>
                            </w:r>
                            <w:r w:rsidR="00C67CDF">
                              <w:instrText xml:space="preserve"> SEQ Sl. \* ARABIC \s 1 </w:instrText>
                            </w:r>
                            <w:r w:rsidR="00C67CDF">
                              <w:fldChar w:fldCharType="separate"/>
                            </w:r>
                            <w:r w:rsidR="00013502">
                              <w:rPr>
                                <w:noProof/>
                              </w:rPr>
                              <w:t>2</w:t>
                            </w:r>
                            <w:r w:rsidR="00C67CDF">
                              <w:rPr>
                                <w:noProof/>
                              </w:rPr>
                              <w:fldChar w:fldCharType="end"/>
                            </w:r>
                            <w:r>
                              <w:t>.</w:t>
                            </w:r>
                            <w:bookmarkEnd w:id="20"/>
                            <w:r w:rsidRPr="00AF338D">
                              <w:t xml:space="preserve"> </w:t>
                            </w:r>
                            <w:r w:rsidR="00667914">
                              <w:t>Rokovi za predaju rada s MAK sustav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540B4" id="Text Box 2" o:spid="_x0000_s1039" type="#_x0000_t202" style="position:absolute;left:0;text-align:left;margin-left:0;margin-top:0;width:465pt;height:376.5pt;z-index:251737088;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" stroked="f">
                <v:textbox inset="0,0,0,0">
                  <w:txbxContent>
                    <w:p w14:paraId="38C81281" w14:textId="3E96433B" w:rsidR="00A831FB" w:rsidRDefault="00A831FB" w:rsidP="00585172">
                      <w:pPr>
                        <w:jc w:val="center"/>
                      </w:pPr>
                      <w:r>
                        <w:rPr>
                          <w:noProof/>
                        </w:rPr>
                        <w:drawing>
                          <wp:inline distT="0" distB="0" distL="0" distR="0" wp14:anchorId="259E1696" wp14:editId="658F7A4F">
                            <wp:extent cx="4493740" cy="2000250"/>
                            <wp:effectExtent l="0" t="0" r="254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2473" cy="2008588"/>
                                    </a:xfrm>
                                    <a:prstGeom prst="rect">
                                      <a:avLst/>
                                    </a:prstGeom>
                                  </pic:spPr>
                                </pic:pic>
                              </a:graphicData>
                            </a:graphic>
                          </wp:inline>
                        </w:drawing>
                      </w:r>
                    </w:p>
                    <w:p w14:paraId="6E7AB0E8" w14:textId="0AEAF2E5" w:rsidR="00A831FB" w:rsidRPr="00AF338D" w:rsidRDefault="00A831FB" w:rsidP="00A831FB">
                      <w:pPr>
                        <w:pStyle w:val="Opisslike"/>
                      </w:pPr>
                      <w:r>
                        <w:t xml:space="preserve">Sl. </w:t>
                      </w:r>
                      <w:bookmarkStart w:id="21" w:name="Fig_upute"/>
                      <w:r>
                        <w:fldChar w:fldCharType="begin"/>
                      </w:r>
                      <w:r>
                        <w:instrText xml:space="preserve"> STYLEREF 1 \s </w:instrText>
                      </w:r>
                      <w:r>
                        <w:fldChar w:fldCharType="separate"/>
                      </w:r>
                      <w:r w:rsidR="00013502">
                        <w:rPr>
                          <w:noProof/>
                        </w:rPr>
                        <w:t>4</w:t>
                      </w:r>
                      <w:r>
                        <w:fldChar w:fldCharType="end"/>
                      </w:r>
                      <w:r>
                        <w:t>.</w:t>
                      </w:r>
                      <w:r w:rsidR="00C67CDF">
                        <w:fldChar w:fldCharType="begin"/>
                      </w:r>
                      <w:r w:rsidR="00C67CDF">
                        <w:instrText xml:space="preserve"> SEQ Sl. \* ARABIC \s 1 </w:instrText>
                      </w:r>
                      <w:r w:rsidR="00C67CDF">
                        <w:fldChar w:fldCharType="separate"/>
                      </w:r>
                      <w:r w:rsidR="00013502">
                        <w:rPr>
                          <w:noProof/>
                        </w:rPr>
                        <w:t>1</w:t>
                      </w:r>
                      <w:r w:rsidR="00C67CDF">
                        <w:rPr>
                          <w:noProof/>
                        </w:rPr>
                        <w:fldChar w:fldCharType="end"/>
                      </w:r>
                      <w:r>
                        <w:t>.</w:t>
                      </w:r>
                      <w:bookmarkEnd w:id="21"/>
                      <w:r w:rsidRPr="00AF338D">
                        <w:t xml:space="preserve"> </w:t>
                      </w:r>
                      <w:r>
                        <w:t>Upute za pisanje diplomskog i završnog rada</w:t>
                      </w:r>
                      <w:r w:rsidR="00667914">
                        <w:t xml:space="preserve"> na MAK sustavu</w:t>
                      </w:r>
                    </w:p>
                    <w:p w14:paraId="33B37E84" w14:textId="2B03170A" w:rsidR="00905824" w:rsidRDefault="00905824" w:rsidP="00585172">
                      <w:pPr>
                        <w:jc w:val="center"/>
                      </w:pPr>
                      <w:r>
                        <w:rPr>
                          <w:noProof/>
                        </w:rPr>
                        <w:drawing>
                          <wp:inline distT="0" distB="0" distL="0" distR="0" wp14:anchorId="3097AF14" wp14:editId="7117C155">
                            <wp:extent cx="4800600" cy="193805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5066" cy="1947929"/>
                                    </a:xfrm>
                                    <a:prstGeom prst="rect">
                                      <a:avLst/>
                                    </a:prstGeom>
                                  </pic:spPr>
                                </pic:pic>
                              </a:graphicData>
                            </a:graphic>
                          </wp:inline>
                        </w:drawing>
                      </w:r>
                    </w:p>
                    <w:p w14:paraId="453F97E8" w14:textId="7274F509" w:rsidR="00905824" w:rsidRPr="00AF338D" w:rsidRDefault="00905824" w:rsidP="00585172">
                      <w:pPr>
                        <w:pStyle w:val="Opisslike"/>
                      </w:pPr>
                      <w:r>
                        <w:t xml:space="preserve">Sl. </w:t>
                      </w:r>
                      <w:bookmarkStart w:id="22" w:name="Fig_rokovi"/>
                      <w:r>
                        <w:fldChar w:fldCharType="begin"/>
                      </w:r>
                      <w:r>
                        <w:instrText xml:space="preserve"> STYLEREF 1 \s </w:instrText>
                      </w:r>
                      <w:r>
                        <w:fldChar w:fldCharType="separate"/>
                      </w:r>
                      <w:r w:rsidR="00013502">
                        <w:rPr>
                          <w:noProof/>
                        </w:rPr>
                        <w:t>4</w:t>
                      </w:r>
                      <w:r>
                        <w:fldChar w:fldCharType="end"/>
                      </w:r>
                      <w:r>
                        <w:t>.</w:t>
                      </w:r>
                      <w:r w:rsidR="00C67CDF">
                        <w:fldChar w:fldCharType="begin"/>
                      </w:r>
                      <w:r w:rsidR="00C67CDF">
                        <w:instrText xml:space="preserve"> SEQ Sl. \* ARABIC \s 1 </w:instrText>
                      </w:r>
                      <w:r w:rsidR="00C67CDF">
                        <w:fldChar w:fldCharType="separate"/>
                      </w:r>
                      <w:r w:rsidR="00013502">
                        <w:rPr>
                          <w:noProof/>
                        </w:rPr>
                        <w:t>2</w:t>
                      </w:r>
                      <w:r w:rsidR="00C67CDF">
                        <w:rPr>
                          <w:noProof/>
                        </w:rPr>
                        <w:fldChar w:fldCharType="end"/>
                      </w:r>
                      <w:r>
                        <w:t>.</w:t>
                      </w:r>
                      <w:bookmarkEnd w:id="22"/>
                      <w:r w:rsidRPr="00AF338D">
                        <w:t xml:space="preserve"> </w:t>
                      </w:r>
                      <w:r w:rsidR="00667914">
                        <w:t>Rokovi za predaju rada s MAK sustava</w:t>
                      </w:r>
                    </w:p>
                  </w:txbxContent>
                </v:textbox>
                <w10:wrap type="square" anchorx="margin" anchory="margin"/>
              </v:shape>
            </w:pict>
          </mc:Fallback>
        </mc:AlternateContent>
      </w:r>
      <w:r w:rsidR="00CD6A61">
        <w:t>Svu korištenu literaturu potrebno je referencirati u tekstu. Literatura se referencira u uglatim zagradama (IEEE stil referenciranja literature). Literaturu je moguće referencirati koristeći ugrađene mogućnosti word-a (</w:t>
      </w:r>
      <w:r w:rsidR="00CD6A61" w:rsidRPr="00CD6A61">
        <w:rPr>
          <w:rStyle w:val="Istaknuto"/>
        </w:rPr>
        <w:t>References</w:t>
      </w:r>
      <w:r w:rsidR="00CD6A61">
        <w:t xml:space="preserve"> </w:t>
      </w:r>
      <w:r w:rsidR="00CD6A61" w:rsidRPr="006829DA">
        <w:rPr>
          <w:rStyle w:val="Istaknuto"/>
        </w:rPr>
        <w:t>→</w:t>
      </w:r>
      <w:r w:rsidR="00CD6A61">
        <w:rPr>
          <w:rStyle w:val="Istaknuto"/>
        </w:rPr>
        <w:t xml:space="preserve"> Citations &amp; Bibliography</w:t>
      </w:r>
      <w:r w:rsidR="00CD6A61" w:rsidRPr="00CD6A61">
        <w:t>)</w:t>
      </w:r>
      <w:r w:rsidR="00CD6A61">
        <w:t>. Također</w:t>
      </w:r>
      <w:r w:rsidR="0048143B">
        <w:t>,</w:t>
      </w:r>
      <w:r w:rsidR="00CD6A61">
        <w:t xml:space="preserve"> moguće </w:t>
      </w:r>
      <w:r w:rsidR="0048143B">
        <w:t xml:space="preserve">je </w:t>
      </w:r>
      <w:r w:rsidR="00CD6A61">
        <w:t xml:space="preserve">referencirati literaturu koristeći </w:t>
      </w:r>
      <w:r w:rsidR="00985F7C">
        <w:t xml:space="preserve">Zotero alat </w:t>
      </w:r>
      <w:r w:rsidR="008B5DFF">
        <w:t>ili alat Mendeley</w:t>
      </w:r>
      <w:r w:rsidR="00CD6A61">
        <w:t xml:space="preserve">. </w:t>
      </w:r>
      <w:r w:rsidR="00985F7C">
        <w:t>Alat</w:t>
      </w:r>
      <w:r w:rsidR="008B5DFF">
        <w:t>e</w:t>
      </w:r>
      <w:r w:rsidR="00985F7C">
        <w:t xml:space="preserve"> je moguće pronaći na stranic</w:t>
      </w:r>
      <w:r w:rsidR="008B5DFF">
        <w:t>ama</w:t>
      </w:r>
      <w:r w:rsidR="00985F7C">
        <w:t xml:space="preserve"> </w:t>
      </w:r>
      <w:hyperlink r:id="rId14" w:history="1">
        <w:r w:rsidR="00A831FB" w:rsidRPr="00F8477B">
          <w:rPr>
            <w:rStyle w:val="Hiperveza"/>
          </w:rPr>
          <w:t>https://www.zotero.org/download/</w:t>
        </w:r>
      </w:hyperlink>
      <w:r w:rsidR="008B5DFF">
        <w:t xml:space="preserve"> i </w:t>
      </w:r>
      <w:hyperlink r:id="rId15" w:history="1">
        <w:r w:rsidR="008B5DFF" w:rsidRPr="000B0CBE">
          <w:rPr>
            <w:rStyle w:val="Hiperveza"/>
          </w:rPr>
          <w:t>https://www.mendeley.com/download-desktop-new/</w:t>
        </w:r>
      </w:hyperlink>
      <w:r w:rsidR="008B5DFF">
        <w:t xml:space="preserve">. </w:t>
      </w:r>
      <w:r w:rsidR="00645920">
        <w:t xml:space="preserve">Primjer članka u časopisu dodanog sa Zoterom </w:t>
      </w:r>
      <w:r w:rsidR="00645920">
        <w:fldChar w:fldCharType="begin"/>
      </w:r>
      <w:r w:rsidR="00645920">
        <w:instrText xml:space="preserve"> ADDIN ZOTERO_ITEM CSL_CITATION {"citationID":"a878crs0qr","properties":{"formattedCitation":"[1]","plainCitation":"[1]","noteIndex":0},"citationItems":[{"id":"ubL3xoOs/pBhWeZVy","uris":["http://zotero.org/users/local/g00bGed4/items/FWZD25UM"],"itemData":{"id":1,"type":"article-journal","abstract":"In this paper we propose a novel real-time Biscuit Tile Segmentation (BTS) method for images from ceramic tile production line. BTS method is based on signal change detection and contour tracing with a main goal of separating tile pixels from background in images captured on the production line. Usually, human operators are visually inspecting and classifying produced ceramic tiles. Computer vision and image processing techniques can automate visual inspection process if they fulfill real-time requirements. Important step in this process is a real-time tile pixels segmentation. BTS method is implemented for parallel execution on a GPU device to satisfy the real-time constraints of tile production line. BTS method outperforms 2D threshold-based methods, 1D edge detection methods and contour-based methods. Proposed BTS method is in use in the biscuit tile production line.","container-title":"ISA Transactions","DOI":"10.1016/j.isatra.2018.03.015","ISSN":"0019-0578","journalAbbreviation":"ISA Transactions","language":"en","page":"246-254","source":"ScienceDirect","title":"Real-time biscuit tile image segmentation method based on edge detection","volume":"76","author":[{"family":"Matić","given":"Tomislav"},{"family":"Aleksi","given":"Ivan"},{"family":"Hocenski","given":"Željko"},{"family":"Kraus","given":"Dieter"}],"issued":{"date-parts":[["2018",5,1]]}}}],"schema":"https://github.com/citation-style-language/schema/raw/master/csl-citation.json"} </w:instrText>
      </w:r>
      <w:r w:rsidR="00645920">
        <w:fldChar w:fldCharType="separate"/>
      </w:r>
      <w:r w:rsidR="00645920" w:rsidRPr="00645920">
        <w:t>[1]</w:t>
      </w:r>
      <w:r w:rsidR="00645920">
        <w:fldChar w:fldCharType="end"/>
      </w:r>
      <w:r w:rsidR="00645920">
        <w:t xml:space="preserve">, rada na konferenciji </w:t>
      </w:r>
      <w:r w:rsidR="00645920">
        <w:fldChar w:fldCharType="begin"/>
      </w:r>
      <w:r w:rsidR="00645920">
        <w:instrText xml:space="preserve"> ADDIN ZOTERO_ITEM CSL_CITATION {"citationID":"a287tef3k9","properties":{"formattedCitation":"[2]","plainCitation":"[2]","noteIndex":0},"citationItems":[{"id":"ubL3xoOs/Wmrz8S6N","uris":["http://zotero.org/users/local/g00bGed4/items/S8ERQLQD"],"itemData":{"id":9,"type":"paper-conference","abstract":"Contour detection is an important step in contour based object analysis in 2D images. We present a novel method for contour detection optimized for contour traversal tasks in 2D images. The method is based on morphological operations and detects a one-pixel wide contour around objects in binary images. Performance of the method is evaluated on ground truth images from our dataset created by manually tracing the contour in images. Proposed method achieves high DICE coefficient overlap to ground truth images and superior detection compared to other state-of-the-art methods.","container-title":"2018 International Conference on Smart Systems and Technologies (SST)","DOI":"10.1109/SST.2018.8564595","event":"2018 International Conference on Smart Systems and Technologies (SST)","event-place":"Osijek","page":"11-14","publisher-place":"Osijek","source":"IEEE Xplore","title":"A Fast One-Pixel Wide Contour Detection Method for Shapes Contour Traversal in Binary Images","author":[{"family":"Leventić","given":"Hrvoje"},{"family":"Keser","given":"Tomislav"},{"family":"Vdovjak","given":"Krešimir"}],"issued":{"date-parts":[["2018",10]]}}}],"schema":"https://github.com/citation-style-language/schema/raw/master/csl-citation.json"} </w:instrText>
      </w:r>
      <w:r w:rsidR="00645920">
        <w:fldChar w:fldCharType="separate"/>
      </w:r>
      <w:r w:rsidR="00645920" w:rsidRPr="00645920">
        <w:t>[2]</w:t>
      </w:r>
      <w:r w:rsidR="00645920">
        <w:fldChar w:fldCharType="end"/>
      </w:r>
      <w:r w:rsidR="00645920">
        <w:t xml:space="preserve"> te knjige </w:t>
      </w:r>
      <w:r w:rsidR="00645920">
        <w:fldChar w:fldCharType="begin"/>
      </w:r>
      <w:r w:rsidR="00645920">
        <w:instrText xml:space="preserve"> ADDIN ZOTERO_ITEM CSL_CITATION {"citationID":"a2cor6kk64b","properties":{"formattedCitation":"[3]","plainCitation":"[3]","noteIndex":0},"citationItems":[{"id":"ubL3xoOs/UplTV9Yo","uris":["http://zotero.org/users/local/g00bGed4/items/BE8Z4UUB"],"itemData":{"id":11,"type":"book","abstract":"The quick way to learn Microsoft Word 2019 and Word for Office 365!  This is learning made easy. Get more done quickly with Microsoft Word 2019 and Word for Office 365. Jump in wherever you need answers--brisk lessons and informative screenshots show you exactly what to do, step by step.   Create great-looking, well-organized documents to enhance communication   Use headings, bookmarks, and footnotes for more intuitive access to knowledge   Visualize information by using diagrams and charts   Illustrate concepts by using 3D models, icons, and screen clippings   Collaborate, track changes, and coauthor documents in real-time   Enforce security and privacy in electronic documents   Quickly build tables of contents, indexes, and equations   Generate individualized emails, letters, labels, envelopes, directories, and catalogs   Supercharge efficiency with custom styles, themes, templates, and building blocks   Look up just the tasks and lessons you need","edition":"1 edition","event-place":"San Francisco, CA","ISBN":"978-1-5093-0587-2","language":"English","number-of-pages":"672","publisher":"Microsoft Press","publisher-place":"San Francisco, CA","source":"Amazon","title":"Microsoft Word 2019 Step by Step","author":[{"family":"Lambert","given":"Joan"}],"issued":{"date-parts":[["2019",4,12]]}}}],"schema":"https://github.com/citation-style-language/schema/raw/master/csl-citation.json"} </w:instrText>
      </w:r>
      <w:r w:rsidR="00645920">
        <w:fldChar w:fldCharType="separate"/>
      </w:r>
      <w:r w:rsidR="00645920" w:rsidRPr="00645920">
        <w:t>[3]</w:t>
      </w:r>
      <w:r w:rsidR="00645920">
        <w:fldChar w:fldCharType="end"/>
      </w:r>
      <w:r w:rsidR="00A831FB">
        <w:t>.</w:t>
      </w:r>
      <w:r w:rsidR="008B5DFF">
        <w:t xml:space="preserve"> </w:t>
      </w:r>
      <w:r w:rsidR="00A831FB">
        <w:t xml:space="preserve">Sve ostale upute za pisanje diplomskog/završnog rada možete pronaći pod </w:t>
      </w:r>
      <w:r w:rsidR="00A85944" w:rsidRPr="00A85944">
        <w:rPr>
          <w:rStyle w:val="Istaknuto"/>
        </w:rPr>
        <w:t>D</w:t>
      </w:r>
      <w:r w:rsidR="00A831FB" w:rsidRPr="00A85944">
        <w:rPr>
          <w:rStyle w:val="Istaknuto"/>
        </w:rPr>
        <w:t>okumenti</w:t>
      </w:r>
      <w:r w:rsidR="00A831FB">
        <w:t xml:space="preserve"> na</w:t>
      </w:r>
      <w:r w:rsidR="00A85944">
        <w:t xml:space="preserve"> naslovnoj stranici</w:t>
      </w:r>
      <w:r w:rsidR="00A831FB">
        <w:t xml:space="preserve"> MAK sustav</w:t>
      </w:r>
      <w:r w:rsidR="00A85944">
        <w:t>a</w:t>
      </w:r>
      <w:r w:rsidR="00A831FB">
        <w:t xml:space="preserve">, vidi sliku </w:t>
      </w:r>
      <w:r w:rsidR="00A831FB">
        <w:fldChar w:fldCharType="begin"/>
      </w:r>
      <w:r w:rsidR="00A831FB">
        <w:instrText xml:space="preserve"> REF Fig_upute \h </w:instrText>
      </w:r>
      <w:r w:rsidR="00A831FB">
        <w:fldChar w:fldCharType="separate"/>
      </w:r>
      <w:r w:rsidR="00013502">
        <w:rPr>
          <w:noProof/>
        </w:rPr>
        <w:t>4</w:t>
      </w:r>
      <w:r w:rsidR="00013502">
        <w:t>.</w:t>
      </w:r>
      <w:r w:rsidR="00013502">
        <w:rPr>
          <w:noProof/>
        </w:rPr>
        <w:t>1</w:t>
      </w:r>
      <w:r w:rsidR="00013502">
        <w:t>.</w:t>
      </w:r>
      <w:r w:rsidR="00A831FB">
        <w:fldChar w:fldCharType="end"/>
      </w:r>
      <w:r w:rsidR="005047A0">
        <w:t xml:space="preserve"> </w:t>
      </w:r>
      <w:r w:rsidR="001D440D">
        <w:br w:type="page"/>
      </w:r>
    </w:p>
    <w:p w14:paraId="6C7AB87B" w14:textId="77777777" w:rsidR="00645920" w:rsidRDefault="00645920" w:rsidP="00645920">
      <w:r>
        <w:lastRenderedPageBreak/>
        <w:t xml:space="preserve">Upute za pisanje literature na MAKu nisu u potpunosti kompatibilne s IEEE stilom u Zoteru. Potrebno je učitati novi stil </w:t>
      </w:r>
      <w:r w:rsidRPr="0011410A">
        <w:rPr>
          <w:rStyle w:val="Istaknuto"/>
        </w:rPr>
        <w:t>ieee_ferit.csl</w:t>
      </w:r>
      <w:r>
        <w:t>. Stil se nalazi na MAK-u pod izbornikom Dokumenti te se u Zotero učita na sljedeći način.</w:t>
      </w:r>
    </w:p>
    <w:p w14:paraId="3B0425FE" w14:textId="77777777" w:rsidR="00645920" w:rsidRDefault="00645920" w:rsidP="00645920">
      <w:pPr>
        <w:pStyle w:val="Brojevi2"/>
        <w:numPr>
          <w:ilvl w:val="0"/>
          <w:numId w:val="23"/>
        </w:numPr>
      </w:pPr>
      <w:r>
        <w:t>Otvoriti se Zotero aplikaciju.</w:t>
      </w:r>
    </w:p>
    <w:p w14:paraId="29325CEA" w14:textId="77777777" w:rsidR="00645920" w:rsidRDefault="00645920" w:rsidP="00645920">
      <w:pPr>
        <w:pStyle w:val="Brojevi2"/>
        <w:numPr>
          <w:ilvl w:val="0"/>
          <w:numId w:val="23"/>
        </w:numPr>
      </w:pPr>
      <w:r>
        <w:t>Kliknuti na meni Edit-&gt;Preferences.</w:t>
      </w:r>
    </w:p>
    <w:p w14:paraId="0C23361B" w14:textId="77777777" w:rsidR="00645920" w:rsidRDefault="00645920" w:rsidP="00645920">
      <w:pPr>
        <w:pStyle w:val="Brojevi2"/>
        <w:numPr>
          <w:ilvl w:val="0"/>
          <w:numId w:val="23"/>
        </w:numPr>
      </w:pPr>
      <w:r>
        <w:t>Kliknuti na karticu Cite.</w:t>
      </w:r>
    </w:p>
    <w:p w14:paraId="3DDF6D05" w14:textId="77777777" w:rsidR="00645920" w:rsidRDefault="00645920" w:rsidP="00645920">
      <w:pPr>
        <w:pStyle w:val="Brojevi2"/>
        <w:numPr>
          <w:ilvl w:val="0"/>
          <w:numId w:val="23"/>
        </w:numPr>
      </w:pPr>
      <w:r>
        <w:t>Ispod prozora Styles na desnom dijelu kliknuti na „+“ gumb.</w:t>
      </w:r>
    </w:p>
    <w:p w14:paraId="3F663009" w14:textId="77777777" w:rsidR="00645920" w:rsidRDefault="00645920" w:rsidP="00645920">
      <w:pPr>
        <w:pStyle w:val="Brojevi2"/>
        <w:numPr>
          <w:ilvl w:val="0"/>
          <w:numId w:val="23"/>
        </w:numPr>
      </w:pPr>
      <w:r>
        <w:t>Odabrati ieee_ferit.csl datoteku (ako javi upozorenje radi kompatibilnosti, kliknuti na OK).</w:t>
      </w:r>
    </w:p>
    <w:p w14:paraId="214EF0DB" w14:textId="57DB3CA8" w:rsidR="00645920" w:rsidRDefault="00645920" w:rsidP="005047A0">
      <w:pPr>
        <w:pStyle w:val="Brojevi2"/>
        <w:numPr>
          <w:ilvl w:val="0"/>
          <w:numId w:val="23"/>
        </w:numPr>
      </w:pPr>
      <w:r>
        <w:t>U Styles prozoru pokazat će se novi stil naziva IEEE_FERIT te njega koristiti u ovom predlošku.</w:t>
      </w:r>
    </w:p>
    <w:p w14:paraId="10B2E109" w14:textId="4A77F77B" w:rsidR="005047A0" w:rsidRDefault="005047A0" w:rsidP="005047A0">
      <w:r>
        <w:t xml:space="preserve">U nastavku možete vidjeti primjere kako ispravno navesti literaturu ako ne koristite alat Zotero. Primjeri su izrađeni u skladu s </w:t>
      </w:r>
      <w:r w:rsidRPr="005047A0">
        <w:t>Uput</w:t>
      </w:r>
      <w:r>
        <w:t>ama</w:t>
      </w:r>
      <w:r w:rsidRPr="005047A0">
        <w:t xml:space="preserve"> za izradu diplomskog rada</w:t>
      </w:r>
      <w:r>
        <w:t xml:space="preserve">, odnosno </w:t>
      </w:r>
      <w:r w:rsidRPr="005047A0">
        <w:t>Uput</w:t>
      </w:r>
      <w:r>
        <w:t>ama</w:t>
      </w:r>
      <w:r w:rsidRPr="005047A0">
        <w:t xml:space="preserve"> za izradu </w:t>
      </w:r>
      <w:r>
        <w:t>završnog</w:t>
      </w:r>
      <w:r w:rsidRPr="005047A0">
        <w:t xml:space="preserve"> rada</w:t>
      </w:r>
      <w:r>
        <w:t xml:space="preserve"> koje su dostpne na MAK-u pod izbornikom Dokumenti.</w:t>
      </w:r>
    </w:p>
    <w:p w14:paraId="24157864" w14:textId="75B9028B" w:rsidR="005047A0" w:rsidRDefault="005047A0" w:rsidP="005047A0">
      <w:pPr>
        <w:pStyle w:val="Brojevi2"/>
        <w:numPr>
          <w:ilvl w:val="0"/>
          <w:numId w:val="0"/>
        </w:numPr>
        <w:rPr>
          <w:b/>
          <w:bCs/>
        </w:rPr>
      </w:pPr>
      <w:r w:rsidRPr="005047A0">
        <w:rPr>
          <w:b/>
          <w:bCs/>
        </w:rPr>
        <w:t>Primjer za članak iz časopisa</w:t>
      </w:r>
    </w:p>
    <w:p w14:paraId="5B8D6AEA" w14:textId="77777777" w:rsidR="005047A0" w:rsidRPr="005047A0" w:rsidRDefault="005047A0" w:rsidP="005047A0">
      <w:r w:rsidRPr="005047A0">
        <w:t>Inicijali imena, prezime autora, naslov rada, naziv časopisa, broj časopisa (br./No.), broj sveska (sv./Vol.), str. (pp.) od – do, mjesec i godina izdavanja</w:t>
      </w:r>
    </w:p>
    <w:p w14:paraId="7A36747F" w14:textId="77777777" w:rsidR="005047A0" w:rsidRPr="005047A0" w:rsidRDefault="005047A0" w:rsidP="005047A0">
      <w:r w:rsidRPr="005047A0">
        <w:t xml:space="preserve">V. Tanov, Data – Centric Optimization Approach for Small, Imbalanced Datasets, Journal of Information and Organizational Science, vol. 47, No.1, str. (167-177), lipanj 2023. </w:t>
      </w:r>
    </w:p>
    <w:p w14:paraId="6BB392F4" w14:textId="469E5600" w:rsidR="005047A0" w:rsidRPr="005047A0" w:rsidRDefault="005047A0" w:rsidP="005047A0">
      <w:pPr>
        <w:rPr>
          <w:b/>
          <w:bCs/>
        </w:rPr>
      </w:pPr>
      <w:r w:rsidRPr="005047A0">
        <w:rPr>
          <w:b/>
          <w:bCs/>
        </w:rPr>
        <w:t>Primjer za referat objavljen u zborniku konferencije:</w:t>
      </w:r>
    </w:p>
    <w:p w14:paraId="63198855" w14:textId="77777777" w:rsidR="005047A0" w:rsidRPr="005047A0" w:rsidRDefault="005047A0" w:rsidP="005047A0">
      <w:r w:rsidRPr="005047A0">
        <w:t>Inicijali imena, prezime autora, naslov referata, naziv konferencije, sv. (broj sveska), str. (stranice) od – do, mjesto, godina izdavanja.</w:t>
      </w:r>
    </w:p>
    <w:p w14:paraId="65902215" w14:textId="77777777" w:rsidR="005047A0" w:rsidRPr="005047A0" w:rsidRDefault="005047A0" w:rsidP="005047A0">
      <w:r w:rsidRPr="005047A0">
        <w:t>J. Kljunić, D. Plantak Vukovac, A Survey on Usage of Mobile Devices for Learning among Tertiary Students in Croatia, Proceedings of the 26th Central European Conference on Information and Intelligent Systems, str. (97-104), Varaždin, 2015.</w:t>
      </w:r>
    </w:p>
    <w:p w14:paraId="65786D79" w14:textId="2C5680FF" w:rsidR="005047A0" w:rsidRPr="005047A0" w:rsidRDefault="005047A0" w:rsidP="005047A0">
      <w:pPr>
        <w:rPr>
          <w:b/>
          <w:bCs/>
        </w:rPr>
      </w:pPr>
      <w:r w:rsidRPr="005047A0">
        <w:rPr>
          <w:b/>
          <w:bCs/>
        </w:rPr>
        <w:t>Primjer za knjigu:</w:t>
      </w:r>
    </w:p>
    <w:p w14:paraId="580C9FBC" w14:textId="77777777" w:rsidR="005047A0" w:rsidRPr="005047A0" w:rsidRDefault="005047A0" w:rsidP="005047A0">
      <w:r w:rsidRPr="005047A0">
        <w:t>Inicijali imena, prezime autora, naslov knjige, izdavač, mjesto, godina izdanja.</w:t>
      </w:r>
    </w:p>
    <w:p w14:paraId="7758D4E6" w14:textId="095A44F1" w:rsidR="005047A0" w:rsidRDefault="005047A0" w:rsidP="005047A0">
      <w:r w:rsidRPr="005047A0">
        <w:t>L. Józsa, K. Fekete, H. Glavaš, Kratki spojevi u elektroenergetskim mrežama, Graphis, Zagreb, 2020.</w:t>
      </w:r>
    </w:p>
    <w:p w14:paraId="67138E9E" w14:textId="77777777" w:rsidR="003508A7" w:rsidRPr="005047A0" w:rsidRDefault="003508A7" w:rsidP="005047A0"/>
    <w:p w14:paraId="25EC6116" w14:textId="77777777" w:rsidR="005047A0" w:rsidRPr="005047A0" w:rsidRDefault="005047A0" w:rsidP="005047A0">
      <w:pPr>
        <w:rPr>
          <w:b/>
          <w:bCs/>
        </w:rPr>
      </w:pPr>
      <w:r w:rsidRPr="005047A0">
        <w:rPr>
          <w:b/>
          <w:bCs/>
        </w:rPr>
        <w:lastRenderedPageBreak/>
        <w:t>Primjer za web-stranicu:</w:t>
      </w:r>
    </w:p>
    <w:p w14:paraId="78554143" w14:textId="77777777" w:rsidR="005047A0" w:rsidRPr="005047A0" w:rsidRDefault="005047A0" w:rsidP="005047A0">
      <w:r w:rsidRPr="005047A0">
        <w:t>Inicijali imena, prezime autora, naslov: podnaslov [online], nakladnik (nakladnik u tradicionalnom smislu ili organizacija odgovorna za održavanje stranice na internetu), mjesto izdavanja, godina izdavanja, dostupno na: URL [datum zadnje posjete stranici]</w:t>
      </w:r>
    </w:p>
    <w:p w14:paraId="79B590FC" w14:textId="77777777" w:rsidR="005047A0" w:rsidRPr="005047A0" w:rsidRDefault="005047A0" w:rsidP="005047A0">
      <w:r w:rsidRPr="005047A0">
        <w:t xml:space="preserve">1. Autor dokumenta ili informacije – može biti osoba ili organizacija/institucija. </w:t>
      </w:r>
    </w:p>
    <w:p w14:paraId="4588183F" w14:textId="77777777" w:rsidR="005047A0" w:rsidRPr="005047A0" w:rsidRDefault="005047A0" w:rsidP="005047A0">
      <w:r w:rsidRPr="005047A0">
        <w:t xml:space="preserve">2. Naslov dokumenta ili web stranice– za specifične vrste informacija iza naslova dokumenta može se navesti format dokumenta u uglatim zagradama, npr. Naslov dokumenta [Moodle]. </w:t>
      </w:r>
    </w:p>
    <w:p w14:paraId="1116F6BE" w14:textId="77777777" w:rsidR="005047A0" w:rsidRPr="005047A0" w:rsidRDefault="005047A0" w:rsidP="005047A0">
      <w:r w:rsidRPr="005047A0">
        <w:t>Hrvatska elektroprivreda,  Zimsko računanje vremena [online], Hrvatska elektroprivreda, Zagreb, 2023, dostupno na: https://www.hep.hr/zimsko-racunanje-vremena-3753/3753 [15.11.2023.]</w:t>
      </w:r>
    </w:p>
    <w:p w14:paraId="39047FEF" w14:textId="3D681ABB" w:rsidR="005047A0" w:rsidRPr="005047A0" w:rsidRDefault="005047A0" w:rsidP="005047A0">
      <w:pPr>
        <w:rPr>
          <w:b/>
          <w:bCs/>
        </w:rPr>
      </w:pPr>
      <w:r w:rsidRPr="005047A0">
        <w:rPr>
          <w:b/>
          <w:bCs/>
        </w:rPr>
        <w:t>Elektronička enciklopedija</w:t>
      </w:r>
    </w:p>
    <w:p w14:paraId="7CACD467" w14:textId="77777777" w:rsidR="005047A0" w:rsidRPr="005047A0" w:rsidRDefault="005047A0" w:rsidP="005047A0">
      <w:r w:rsidRPr="005047A0">
        <w:t xml:space="preserve">Naslov natuknice, naziv stranice(izvor), dostupno na: URL [datum zadnje posjete stranici] </w:t>
      </w:r>
    </w:p>
    <w:p w14:paraId="0D5D78CB" w14:textId="77777777" w:rsidR="005047A0" w:rsidRPr="005047A0" w:rsidRDefault="005047A0" w:rsidP="003508A7">
      <w:pPr>
        <w:jc w:val="left"/>
      </w:pPr>
      <w:r w:rsidRPr="005047A0">
        <w:t>Gitara, u Hrvatska enciklopedija, dostupno na: https://www.enciklopedija.hr/Natuknica.aspx?ID=22100 [15.11.2023.]</w:t>
      </w:r>
    </w:p>
    <w:p w14:paraId="17DEB8F8" w14:textId="77777777" w:rsidR="005047A0" w:rsidRPr="003508A7" w:rsidRDefault="005047A0" w:rsidP="005047A0">
      <w:pPr>
        <w:rPr>
          <w:b/>
          <w:bCs/>
        </w:rPr>
      </w:pPr>
      <w:r w:rsidRPr="003508A7">
        <w:rPr>
          <w:b/>
          <w:bCs/>
        </w:rPr>
        <w:t>Softver</w:t>
      </w:r>
    </w:p>
    <w:p w14:paraId="566ACBBF" w14:textId="77777777" w:rsidR="005047A0" w:rsidRPr="005047A0" w:rsidRDefault="005047A0" w:rsidP="005047A0">
      <w:r w:rsidRPr="005047A0">
        <w:t>Nakladnik (godina proizvodnje), naziv softvera (verzija softvera), dostupno na: URL [datum zadnje posjete stranici]</w:t>
      </w:r>
    </w:p>
    <w:p w14:paraId="5A174D6E" w14:textId="77777777" w:rsidR="005047A0" w:rsidRPr="005047A0" w:rsidRDefault="005047A0" w:rsidP="005047A0">
      <w:r w:rsidRPr="005047A0">
        <w:t xml:space="preserve">IBM Corporation (2016). IBM SPSS Statistics (Verzija 24.0), dostupno na: </w:t>
      </w:r>
    </w:p>
    <w:p w14:paraId="4B025625" w14:textId="77777777" w:rsidR="005047A0" w:rsidRPr="005047A0" w:rsidRDefault="005047A0" w:rsidP="005047A0">
      <w:r w:rsidRPr="005047A0">
        <w:t>https://www.ibm.com/ analytics/us/en/technology/spss/ [15.11.2023.]</w:t>
      </w:r>
    </w:p>
    <w:p w14:paraId="71B94E1D" w14:textId="77777777" w:rsidR="005047A0" w:rsidRPr="003508A7" w:rsidRDefault="005047A0" w:rsidP="005047A0">
      <w:pPr>
        <w:rPr>
          <w:b/>
          <w:bCs/>
        </w:rPr>
      </w:pPr>
      <w:r w:rsidRPr="003508A7">
        <w:rPr>
          <w:b/>
          <w:bCs/>
        </w:rPr>
        <w:t>Standard</w:t>
      </w:r>
    </w:p>
    <w:p w14:paraId="41C685D2" w14:textId="3B136DE4" w:rsidR="00645920" w:rsidRDefault="005047A0" w:rsidP="00645920">
      <w:r w:rsidRPr="005047A0">
        <w:t>International Organization for Standardization [ISO]. (2010) ISO/IEC 25010:2011 - Systems and Software Engineering -- Systems and Software Quality Requirements and Evaluation (SQuaRE) -- System and Software Quality Models, dostupno na:  https://www.iso.org/ standard/35733.html [15.11.2023.]</w:t>
      </w:r>
    </w:p>
    <w:p w14:paraId="00D6BE9A" w14:textId="495AC122" w:rsidR="00645920" w:rsidRDefault="00645920" w:rsidP="00645920"/>
    <w:p w14:paraId="39B00F1E" w14:textId="3240C811" w:rsidR="00645920" w:rsidRDefault="00645920" w:rsidP="00645920"/>
    <w:p w14:paraId="7A4809AA" w14:textId="77777777" w:rsidR="00645920" w:rsidRPr="00645920" w:rsidRDefault="00645920" w:rsidP="00645920"/>
    <w:p w14:paraId="3D687C35" w14:textId="08257D92" w:rsidR="00B6621C" w:rsidRPr="00713F30" w:rsidRDefault="00431A85" w:rsidP="00373C3B">
      <w:pPr>
        <w:pStyle w:val="Naslov1"/>
        <w:numPr>
          <w:ilvl w:val="0"/>
          <w:numId w:val="0"/>
        </w:numPr>
        <w:ind w:left="357" w:hanging="357"/>
      </w:pPr>
      <w:bookmarkStart w:id="23" w:name="_Toc200637675"/>
      <w:r w:rsidRPr="00713F30">
        <w:lastRenderedPageBreak/>
        <w:t>LITERATURA</w:t>
      </w:r>
      <w:bookmarkEnd w:id="23"/>
    </w:p>
    <w:p w14:paraId="4DAD6008" w14:textId="77777777" w:rsidR="00592A4E" w:rsidRPr="00592A4E" w:rsidRDefault="00713F30" w:rsidP="00592A4E">
      <w:pPr>
        <w:pStyle w:val="Bibliografija"/>
      </w:pPr>
      <w:r>
        <w:fldChar w:fldCharType="begin"/>
      </w:r>
      <w:r w:rsidR="00592A4E">
        <w:instrText xml:space="preserve"> ADDIN ZOTERO_BIBL {"uncited":[],"omitted":[],"custom":[]} CSL_BIBLIOGRAPHY </w:instrText>
      </w:r>
      <w:r>
        <w:fldChar w:fldCharType="separate"/>
      </w:r>
      <w:r w:rsidR="00592A4E" w:rsidRPr="00592A4E">
        <w:t>[1]</w:t>
      </w:r>
      <w:r w:rsidR="00592A4E" w:rsidRPr="00592A4E">
        <w:tab/>
        <w:t xml:space="preserve">T., Matić, I., Aleksi, Ž., Hocenski, D., Kraus, „Real-time biscuit tile image segmentation method based on edge detection“, </w:t>
      </w:r>
      <w:r w:rsidR="00592A4E" w:rsidRPr="00592A4E">
        <w:rPr>
          <w:i/>
          <w:iCs/>
        </w:rPr>
        <w:t>ISA Trans.</w:t>
      </w:r>
      <w:r w:rsidR="00592A4E" w:rsidRPr="00592A4E">
        <w:t>, sv. 76, str. 246–254, svi. 2018.</w:t>
      </w:r>
    </w:p>
    <w:p w14:paraId="0F49F5BD" w14:textId="77777777" w:rsidR="00592A4E" w:rsidRPr="00592A4E" w:rsidRDefault="00592A4E" w:rsidP="00592A4E">
      <w:pPr>
        <w:pStyle w:val="Bibliografija"/>
      </w:pPr>
      <w:r w:rsidRPr="00592A4E">
        <w:t>[2]</w:t>
      </w:r>
      <w:r w:rsidRPr="00592A4E">
        <w:tab/>
        <w:t xml:space="preserve">H., Leventić, T., Keser, K., Vdovjak, „A Fast One-Pixel Wide Contour Detection Method for Shapes Contour Traversal in Binary Images“, u </w:t>
      </w:r>
      <w:r w:rsidRPr="00592A4E">
        <w:rPr>
          <w:i/>
          <w:iCs/>
        </w:rPr>
        <w:t>2018 International Conference on Smart Systems and Technologies (SST)</w:t>
      </w:r>
      <w:r w:rsidRPr="00592A4E">
        <w:t>, str. 11–14, Osijek, 2018.</w:t>
      </w:r>
    </w:p>
    <w:p w14:paraId="23651D8B" w14:textId="77777777" w:rsidR="00592A4E" w:rsidRPr="00592A4E" w:rsidRDefault="00592A4E" w:rsidP="00592A4E">
      <w:pPr>
        <w:pStyle w:val="Bibliografija"/>
      </w:pPr>
      <w:r w:rsidRPr="00592A4E">
        <w:t>[3]</w:t>
      </w:r>
      <w:r w:rsidRPr="00592A4E">
        <w:tab/>
        <w:t xml:space="preserve">J., Lambert, </w:t>
      </w:r>
      <w:r w:rsidRPr="00592A4E">
        <w:rPr>
          <w:i/>
          <w:iCs/>
        </w:rPr>
        <w:t>Microsoft Word 2019 Step by Step</w:t>
      </w:r>
      <w:r w:rsidRPr="00592A4E">
        <w:t>, 1 edition. Microsoft Press: San Francisco, CA, 2019.</w:t>
      </w:r>
    </w:p>
    <w:p w14:paraId="007B97B9" w14:textId="04C6ABAB" w:rsidR="00DD2641" w:rsidRDefault="00713F30" w:rsidP="00AF338D">
      <w:r>
        <w:fldChar w:fldCharType="end"/>
      </w:r>
    </w:p>
    <w:p w14:paraId="52E78739" w14:textId="77777777" w:rsidR="00DD2641" w:rsidRDefault="00DD2641">
      <w:pPr>
        <w:spacing w:line="259" w:lineRule="auto"/>
        <w:jc w:val="left"/>
      </w:pPr>
      <w:r>
        <w:br w:type="page"/>
      </w:r>
    </w:p>
    <w:p w14:paraId="5DA19C4E" w14:textId="1BA20306" w:rsidR="001B30C3" w:rsidRDefault="00DD2641" w:rsidP="00373C3B">
      <w:pPr>
        <w:pStyle w:val="Naslov1"/>
        <w:numPr>
          <w:ilvl w:val="0"/>
          <w:numId w:val="0"/>
        </w:numPr>
        <w:ind w:left="357" w:hanging="357"/>
      </w:pPr>
      <w:bookmarkStart w:id="24" w:name="_Toc200637676"/>
      <w:r>
        <w:lastRenderedPageBreak/>
        <w:t>ŽIVOTOPIS</w:t>
      </w:r>
      <w:bookmarkEnd w:id="24"/>
    </w:p>
    <w:p w14:paraId="315AC20A" w14:textId="4FAEAB99" w:rsidR="00DD2641" w:rsidRDefault="00DD2641" w:rsidP="00DD2641">
      <w:r>
        <w:t>Autor ovog predloška</w:t>
      </w:r>
      <w:r w:rsidR="009618EE">
        <w:t>,</w:t>
      </w:r>
      <w:r>
        <w:t xml:space="preserve"> doc. dr. sc. Tomislav Matić</w:t>
      </w:r>
      <w:r w:rsidR="009618EE">
        <w:t>,</w:t>
      </w:r>
      <w:r>
        <w:t xml:space="preserve"> dugogodišnji</w:t>
      </w:r>
      <w:r w:rsidR="00D41AEF">
        <w:t xml:space="preserve"> je</w:t>
      </w:r>
      <w:r>
        <w:t xml:space="preserve"> djelatnik na </w:t>
      </w:r>
      <w:r w:rsidRPr="00DD2641">
        <w:t>Fakultet</w:t>
      </w:r>
      <w:r>
        <w:t>u</w:t>
      </w:r>
      <w:r w:rsidRPr="00DD2641">
        <w:t xml:space="preserve"> elektrotehnike, računarstva i informacijskih tehnologija Osijek</w:t>
      </w:r>
      <w:r w:rsidR="009618EE">
        <w:t xml:space="preserve"> </w:t>
      </w:r>
      <w:r w:rsidR="009618EE" w:rsidRPr="009618EE">
        <w:t>Zavod</w:t>
      </w:r>
      <w:r w:rsidR="009618EE">
        <w:t>a</w:t>
      </w:r>
      <w:r w:rsidR="009618EE" w:rsidRPr="009618EE">
        <w:t xml:space="preserve"> za računalno inženjerstvo i automatiku</w:t>
      </w:r>
      <w:r>
        <w:t xml:space="preserve">. </w:t>
      </w:r>
      <w:r w:rsidR="009618EE">
        <w:t>Kroz rad u</w:t>
      </w:r>
      <w:r>
        <w:t xml:space="preserve"> znanstveno</w:t>
      </w:r>
      <w:r w:rsidR="009618EE">
        <w:t>j</w:t>
      </w:r>
      <w:r>
        <w:t xml:space="preserve"> i nastavno</w:t>
      </w:r>
      <w:r w:rsidR="009618EE">
        <w:t>j</w:t>
      </w:r>
      <w:r>
        <w:t xml:space="preserve"> djelatnosti </w:t>
      </w:r>
      <w:r w:rsidR="009618EE">
        <w:t>postao</w:t>
      </w:r>
      <w:r>
        <w:t xml:space="preserve"> je napredni korisnik MS Office alata. </w:t>
      </w:r>
      <w:r w:rsidR="009618EE">
        <w:t>U nadi da svojim iskustvom pomogne studentima u završnom izazovu na fakultetu napravio je ovaj predložak.</w:t>
      </w:r>
    </w:p>
    <w:p w14:paraId="31CCA974" w14:textId="138D8855" w:rsidR="009618EE" w:rsidRDefault="009618EE" w:rsidP="00DD2641"/>
    <w:p w14:paraId="37B3D968" w14:textId="19A710DB" w:rsidR="009618EE" w:rsidRDefault="009618EE" w:rsidP="009618EE">
      <w:pPr>
        <w:pStyle w:val="Bezproreda"/>
        <w:tabs>
          <w:tab w:val="center" w:pos="6804"/>
        </w:tabs>
        <w:jc w:val="both"/>
      </w:pPr>
      <w:r>
        <w:tab/>
        <w:t>___________________________</w:t>
      </w:r>
    </w:p>
    <w:p w14:paraId="138365CC" w14:textId="416445C4" w:rsidR="009618EE" w:rsidRPr="00DD2641" w:rsidRDefault="009618EE" w:rsidP="009618EE">
      <w:pPr>
        <w:pStyle w:val="Bezproreda"/>
        <w:tabs>
          <w:tab w:val="center" w:pos="6804"/>
        </w:tabs>
        <w:jc w:val="both"/>
      </w:pPr>
      <w:r>
        <w:tab/>
        <w:t>Potpis autora</w:t>
      </w:r>
    </w:p>
    <w:sectPr w:rsidR="009618EE" w:rsidRPr="00DD2641" w:rsidSect="00CE4BDD">
      <w:headerReference w:type="default" r:id="rId16"/>
      <w:footerReference w:type="default" r:id="rId17"/>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A4D61F" w14:textId="77777777" w:rsidR="00DE7FE5" w:rsidRDefault="00DE7FE5" w:rsidP="00AF338D">
      <w:r>
        <w:separator/>
      </w:r>
    </w:p>
    <w:p w14:paraId="14B75468" w14:textId="77777777" w:rsidR="00DE7FE5" w:rsidRDefault="00DE7FE5" w:rsidP="00AF338D"/>
  </w:endnote>
  <w:endnote w:type="continuationSeparator" w:id="0">
    <w:p w14:paraId="71C61C06" w14:textId="77777777" w:rsidR="00DE7FE5" w:rsidRDefault="00DE7FE5" w:rsidP="00AF338D">
      <w:r>
        <w:continuationSeparator/>
      </w:r>
    </w:p>
    <w:p w14:paraId="582DFFF3" w14:textId="77777777" w:rsidR="00DE7FE5" w:rsidRDefault="00DE7FE5"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Podnoje"/>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D252F2" w14:textId="77777777" w:rsidR="00DE7FE5" w:rsidRDefault="00DE7FE5" w:rsidP="00AF338D">
      <w:r>
        <w:separator/>
      </w:r>
    </w:p>
    <w:p w14:paraId="3DC4E50E" w14:textId="77777777" w:rsidR="00DE7FE5" w:rsidRDefault="00DE7FE5" w:rsidP="00AF338D"/>
  </w:footnote>
  <w:footnote w:type="continuationSeparator" w:id="0">
    <w:p w14:paraId="60A01C58" w14:textId="77777777" w:rsidR="00DE7FE5" w:rsidRDefault="00DE7FE5" w:rsidP="00AF338D">
      <w:r>
        <w:continuationSeparator/>
      </w:r>
    </w:p>
    <w:p w14:paraId="796C4311" w14:textId="77777777" w:rsidR="00DE7FE5" w:rsidRDefault="00DE7FE5"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DDF12" w14:textId="77777777" w:rsidR="00A52499" w:rsidRDefault="00A52499">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36AE8B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45C8A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9B8AC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C65898"/>
    <w:lvl w:ilvl="0">
      <w:start w:val="1"/>
      <w:numFmt w:val="decimal"/>
      <w:pStyle w:val="Brojevi2"/>
      <w:lvlText w:val="%1."/>
      <w:lvlJc w:val="left"/>
      <w:pPr>
        <w:tabs>
          <w:tab w:val="num" w:pos="643"/>
        </w:tabs>
        <w:ind w:left="64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A3EE92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4C3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B6EA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Grafikeoznake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E18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Grafikeoznake"/>
      <w:lvlText w:val=""/>
      <w:lvlJc w:val="left"/>
      <w:pPr>
        <w:tabs>
          <w:tab w:val="num" w:pos="360"/>
        </w:tabs>
        <w:ind w:left="360" w:hanging="360"/>
      </w:pPr>
      <w:rPr>
        <w:rFonts w:ascii="Symbol" w:hAnsi="Symbol" w:hint="default"/>
      </w:rPr>
    </w:lvl>
  </w:abstractNum>
  <w:abstractNum w:abstractNumId="10" w15:restartNumberingAfterBreak="0">
    <w:nsid w:val="0FFC6731"/>
    <w:multiLevelType w:val="multilevel"/>
    <w:tmpl w:val="DC2406F2"/>
    <w:lvl w:ilvl="0">
      <w:start w:val="1"/>
      <w:numFmt w:val="decimal"/>
      <w:pStyle w:val="Naslov1"/>
      <w:suff w:val="space"/>
      <w:lvlText w:val="%1."/>
      <w:lvlJc w:val="left"/>
      <w:pPr>
        <w:ind w:left="360" w:hanging="360"/>
      </w:pPr>
      <w:rPr>
        <w:rFonts w:hint="default"/>
      </w:rPr>
    </w:lvl>
    <w:lvl w:ilvl="1">
      <w:start w:val="1"/>
      <w:numFmt w:val="decimal"/>
      <w:pStyle w:val="Naslov2"/>
      <w:suff w:val="space"/>
      <w:lvlText w:val="%1.%2."/>
      <w:lvlJc w:val="left"/>
      <w:pPr>
        <w:ind w:left="792" w:hanging="432"/>
      </w:pPr>
      <w:rPr>
        <w:rFonts w:hint="default"/>
      </w:rPr>
    </w:lvl>
    <w:lvl w:ilvl="2">
      <w:start w:val="1"/>
      <w:numFmt w:val="decimal"/>
      <w:pStyle w:val="Naslov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31509"/>
    <w:multiLevelType w:val="multilevel"/>
    <w:tmpl w:val="43F21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4F984EFA"/>
    <w:multiLevelType w:val="multilevel"/>
    <w:tmpl w:val="2FB6C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2"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3"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15:restartNumberingAfterBreak="0">
    <w:nsid w:val="65832F4C"/>
    <w:multiLevelType w:val="multilevel"/>
    <w:tmpl w:val="708C0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2074697251">
    <w:abstractNumId w:val="17"/>
  </w:num>
  <w:num w:numId="2" w16cid:durableId="1572306535">
    <w:abstractNumId w:val="19"/>
  </w:num>
  <w:num w:numId="3" w16cid:durableId="841623091">
    <w:abstractNumId w:val="11"/>
  </w:num>
  <w:num w:numId="4" w16cid:durableId="1801454409">
    <w:abstractNumId w:val="12"/>
  </w:num>
  <w:num w:numId="5" w16cid:durableId="1302078955">
    <w:abstractNumId w:val="18"/>
  </w:num>
  <w:num w:numId="6" w16cid:durableId="1470392775">
    <w:abstractNumId w:val="13"/>
  </w:num>
  <w:num w:numId="7" w16cid:durableId="1304584965">
    <w:abstractNumId w:val="21"/>
  </w:num>
  <w:num w:numId="8" w16cid:durableId="796024218">
    <w:abstractNumId w:val="23"/>
  </w:num>
  <w:num w:numId="9" w16cid:durableId="1866553277">
    <w:abstractNumId w:val="25"/>
  </w:num>
  <w:num w:numId="10" w16cid:durableId="212889185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192378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45989590">
    <w:abstractNumId w:val="14"/>
  </w:num>
  <w:num w:numId="13" w16cid:durableId="250361615">
    <w:abstractNumId w:val="9"/>
  </w:num>
  <w:num w:numId="14" w16cid:durableId="410733705">
    <w:abstractNumId w:val="7"/>
  </w:num>
  <w:num w:numId="15" w16cid:durableId="969481234">
    <w:abstractNumId w:val="6"/>
  </w:num>
  <w:num w:numId="16" w16cid:durableId="1444418714">
    <w:abstractNumId w:val="5"/>
  </w:num>
  <w:num w:numId="17" w16cid:durableId="2066484845">
    <w:abstractNumId w:val="4"/>
  </w:num>
  <w:num w:numId="18" w16cid:durableId="1070420504">
    <w:abstractNumId w:val="8"/>
  </w:num>
  <w:num w:numId="19" w16cid:durableId="1540169808">
    <w:abstractNumId w:val="3"/>
  </w:num>
  <w:num w:numId="20" w16cid:durableId="2133283989">
    <w:abstractNumId w:val="2"/>
  </w:num>
  <w:num w:numId="21" w16cid:durableId="1669751151">
    <w:abstractNumId w:val="1"/>
  </w:num>
  <w:num w:numId="22" w16cid:durableId="1314482281">
    <w:abstractNumId w:val="0"/>
  </w:num>
  <w:num w:numId="23" w16cid:durableId="811602660">
    <w:abstractNumId w:val="3"/>
    <w:lvlOverride w:ilvl="0">
      <w:startOverride w:val="1"/>
    </w:lvlOverride>
  </w:num>
  <w:num w:numId="24" w16cid:durableId="508452289">
    <w:abstractNumId w:val="3"/>
    <w:lvlOverride w:ilvl="0">
      <w:startOverride w:val="1"/>
    </w:lvlOverride>
  </w:num>
  <w:num w:numId="25" w16cid:durableId="806976850">
    <w:abstractNumId w:val="3"/>
    <w:lvlOverride w:ilvl="0">
      <w:startOverride w:val="1"/>
    </w:lvlOverride>
  </w:num>
  <w:num w:numId="26" w16cid:durableId="611741877">
    <w:abstractNumId w:val="3"/>
    <w:lvlOverride w:ilvl="0">
      <w:startOverride w:val="1"/>
    </w:lvlOverride>
  </w:num>
  <w:num w:numId="27" w16cid:durableId="1338196831">
    <w:abstractNumId w:val="3"/>
    <w:lvlOverride w:ilvl="0">
      <w:startOverride w:val="1"/>
    </w:lvlOverride>
  </w:num>
  <w:num w:numId="28" w16cid:durableId="454446074">
    <w:abstractNumId w:val="3"/>
    <w:lvlOverride w:ilvl="0">
      <w:startOverride w:val="1"/>
    </w:lvlOverride>
  </w:num>
  <w:num w:numId="29" w16cid:durableId="1103306255">
    <w:abstractNumId w:val="16"/>
  </w:num>
  <w:num w:numId="30" w16cid:durableId="87049453">
    <w:abstractNumId w:val="10"/>
  </w:num>
  <w:num w:numId="31" w16cid:durableId="920257648">
    <w:abstractNumId w:val="3"/>
    <w:lvlOverride w:ilvl="0">
      <w:startOverride w:val="1"/>
    </w:lvlOverride>
  </w:num>
  <w:num w:numId="32" w16cid:durableId="1033920554">
    <w:abstractNumId w:val="3"/>
    <w:lvlOverride w:ilvl="0">
      <w:startOverride w:val="1"/>
    </w:lvlOverride>
  </w:num>
  <w:num w:numId="33" w16cid:durableId="1107507900">
    <w:abstractNumId w:val="22"/>
  </w:num>
  <w:num w:numId="34" w16cid:durableId="987517806">
    <w:abstractNumId w:val="15"/>
  </w:num>
  <w:num w:numId="35" w16cid:durableId="1500971400">
    <w:abstractNumId w:val="24"/>
  </w:num>
  <w:num w:numId="36" w16cid:durableId="39551695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37F75"/>
    <w:rsid w:val="00040EB9"/>
    <w:rsid w:val="00043A4E"/>
    <w:rsid w:val="000650FF"/>
    <w:rsid w:val="00067306"/>
    <w:rsid w:val="00073E6F"/>
    <w:rsid w:val="00091CE7"/>
    <w:rsid w:val="00097D58"/>
    <w:rsid w:val="000B0D97"/>
    <w:rsid w:val="000C7146"/>
    <w:rsid w:val="000D52E9"/>
    <w:rsid w:val="000E3DD8"/>
    <w:rsid w:val="000E5936"/>
    <w:rsid w:val="000F4503"/>
    <w:rsid w:val="001026D3"/>
    <w:rsid w:val="0012697B"/>
    <w:rsid w:val="00135B5D"/>
    <w:rsid w:val="00141B31"/>
    <w:rsid w:val="00145413"/>
    <w:rsid w:val="0015336B"/>
    <w:rsid w:val="0016494F"/>
    <w:rsid w:val="001B2820"/>
    <w:rsid w:val="001B30C3"/>
    <w:rsid w:val="001B609B"/>
    <w:rsid w:val="001C3483"/>
    <w:rsid w:val="001D396F"/>
    <w:rsid w:val="001D440D"/>
    <w:rsid w:val="00202583"/>
    <w:rsid w:val="00202C0A"/>
    <w:rsid w:val="00215CE9"/>
    <w:rsid w:val="002217DB"/>
    <w:rsid w:val="00223A15"/>
    <w:rsid w:val="00240474"/>
    <w:rsid w:val="002413C7"/>
    <w:rsid w:val="00250A60"/>
    <w:rsid w:val="00255CD6"/>
    <w:rsid w:val="00264887"/>
    <w:rsid w:val="00267772"/>
    <w:rsid w:val="00267C5D"/>
    <w:rsid w:val="0027163E"/>
    <w:rsid w:val="002820FC"/>
    <w:rsid w:val="00283558"/>
    <w:rsid w:val="002877D9"/>
    <w:rsid w:val="00293ED2"/>
    <w:rsid w:val="002A0A99"/>
    <w:rsid w:val="002D0749"/>
    <w:rsid w:val="002E1404"/>
    <w:rsid w:val="002E42E5"/>
    <w:rsid w:val="002E70E7"/>
    <w:rsid w:val="003028E0"/>
    <w:rsid w:val="003058A8"/>
    <w:rsid w:val="00331706"/>
    <w:rsid w:val="003472CB"/>
    <w:rsid w:val="003508A7"/>
    <w:rsid w:val="00356846"/>
    <w:rsid w:val="00373C3B"/>
    <w:rsid w:val="003A1B5E"/>
    <w:rsid w:val="003B7B62"/>
    <w:rsid w:val="003D0D9D"/>
    <w:rsid w:val="003D5D0C"/>
    <w:rsid w:val="003E245D"/>
    <w:rsid w:val="003E34AD"/>
    <w:rsid w:val="003F2F87"/>
    <w:rsid w:val="0040106C"/>
    <w:rsid w:val="0040758C"/>
    <w:rsid w:val="00415379"/>
    <w:rsid w:val="00422F53"/>
    <w:rsid w:val="00424127"/>
    <w:rsid w:val="00424FDA"/>
    <w:rsid w:val="00431A85"/>
    <w:rsid w:val="00455D4B"/>
    <w:rsid w:val="00463CA2"/>
    <w:rsid w:val="0048143B"/>
    <w:rsid w:val="00482A4F"/>
    <w:rsid w:val="00492878"/>
    <w:rsid w:val="004940A5"/>
    <w:rsid w:val="004A6E9C"/>
    <w:rsid w:val="004C231A"/>
    <w:rsid w:val="004D6B04"/>
    <w:rsid w:val="004E006E"/>
    <w:rsid w:val="005047A0"/>
    <w:rsid w:val="0052675E"/>
    <w:rsid w:val="00531F43"/>
    <w:rsid w:val="005434AB"/>
    <w:rsid w:val="00543E9A"/>
    <w:rsid w:val="0055364B"/>
    <w:rsid w:val="00585172"/>
    <w:rsid w:val="00592A4E"/>
    <w:rsid w:val="00595C63"/>
    <w:rsid w:val="005A3DFC"/>
    <w:rsid w:val="005A532A"/>
    <w:rsid w:val="005B2A0B"/>
    <w:rsid w:val="005B4201"/>
    <w:rsid w:val="005B499F"/>
    <w:rsid w:val="005B7232"/>
    <w:rsid w:val="005C3332"/>
    <w:rsid w:val="005D4156"/>
    <w:rsid w:val="005E7A77"/>
    <w:rsid w:val="005F289D"/>
    <w:rsid w:val="005F73B6"/>
    <w:rsid w:val="00623BBB"/>
    <w:rsid w:val="00626C60"/>
    <w:rsid w:val="006310E5"/>
    <w:rsid w:val="00634CDD"/>
    <w:rsid w:val="00641B8B"/>
    <w:rsid w:val="00645920"/>
    <w:rsid w:val="00650993"/>
    <w:rsid w:val="006566BC"/>
    <w:rsid w:val="00667914"/>
    <w:rsid w:val="00680D8C"/>
    <w:rsid w:val="006829DA"/>
    <w:rsid w:val="00695C93"/>
    <w:rsid w:val="006B2AD1"/>
    <w:rsid w:val="006B2D44"/>
    <w:rsid w:val="006B4760"/>
    <w:rsid w:val="006B478A"/>
    <w:rsid w:val="006F2577"/>
    <w:rsid w:val="007006D3"/>
    <w:rsid w:val="00707153"/>
    <w:rsid w:val="00713F30"/>
    <w:rsid w:val="007247B7"/>
    <w:rsid w:val="00725580"/>
    <w:rsid w:val="007262D7"/>
    <w:rsid w:val="00732C75"/>
    <w:rsid w:val="00744638"/>
    <w:rsid w:val="00745934"/>
    <w:rsid w:val="00772EDC"/>
    <w:rsid w:val="0078001B"/>
    <w:rsid w:val="00787E57"/>
    <w:rsid w:val="00793E04"/>
    <w:rsid w:val="0079686C"/>
    <w:rsid w:val="00797DFF"/>
    <w:rsid w:val="007A7D67"/>
    <w:rsid w:val="007B27FE"/>
    <w:rsid w:val="007C0464"/>
    <w:rsid w:val="007C67B6"/>
    <w:rsid w:val="007E6183"/>
    <w:rsid w:val="007E77EF"/>
    <w:rsid w:val="007F5E13"/>
    <w:rsid w:val="007F68B7"/>
    <w:rsid w:val="008051B8"/>
    <w:rsid w:val="008149B1"/>
    <w:rsid w:val="0083143C"/>
    <w:rsid w:val="0084116B"/>
    <w:rsid w:val="008458AD"/>
    <w:rsid w:val="00854905"/>
    <w:rsid w:val="00874737"/>
    <w:rsid w:val="0087755B"/>
    <w:rsid w:val="00881425"/>
    <w:rsid w:val="00883E5E"/>
    <w:rsid w:val="0089266E"/>
    <w:rsid w:val="00892DBB"/>
    <w:rsid w:val="00895E4E"/>
    <w:rsid w:val="008A5E74"/>
    <w:rsid w:val="008A6D78"/>
    <w:rsid w:val="008B5DFF"/>
    <w:rsid w:val="008C1715"/>
    <w:rsid w:val="008C279C"/>
    <w:rsid w:val="008C7938"/>
    <w:rsid w:val="008F24B5"/>
    <w:rsid w:val="008F60CF"/>
    <w:rsid w:val="00900FFE"/>
    <w:rsid w:val="009043D7"/>
    <w:rsid w:val="00905824"/>
    <w:rsid w:val="009062FE"/>
    <w:rsid w:val="00915848"/>
    <w:rsid w:val="00931B16"/>
    <w:rsid w:val="0093488D"/>
    <w:rsid w:val="00936055"/>
    <w:rsid w:val="00940579"/>
    <w:rsid w:val="009425D2"/>
    <w:rsid w:val="00946D84"/>
    <w:rsid w:val="009618EE"/>
    <w:rsid w:val="0096449C"/>
    <w:rsid w:val="00967E09"/>
    <w:rsid w:val="0097391E"/>
    <w:rsid w:val="00974780"/>
    <w:rsid w:val="00976030"/>
    <w:rsid w:val="00985F7C"/>
    <w:rsid w:val="0099224D"/>
    <w:rsid w:val="00994040"/>
    <w:rsid w:val="009A4963"/>
    <w:rsid w:val="009C0630"/>
    <w:rsid w:val="009C1985"/>
    <w:rsid w:val="009D53E2"/>
    <w:rsid w:val="009D5F39"/>
    <w:rsid w:val="009D69FC"/>
    <w:rsid w:val="00A358E5"/>
    <w:rsid w:val="00A46E43"/>
    <w:rsid w:val="00A52499"/>
    <w:rsid w:val="00A53A51"/>
    <w:rsid w:val="00A60BE7"/>
    <w:rsid w:val="00A66FF6"/>
    <w:rsid w:val="00A71824"/>
    <w:rsid w:val="00A8100B"/>
    <w:rsid w:val="00A81403"/>
    <w:rsid w:val="00A831FB"/>
    <w:rsid w:val="00A83CD5"/>
    <w:rsid w:val="00A85944"/>
    <w:rsid w:val="00A86D86"/>
    <w:rsid w:val="00A95993"/>
    <w:rsid w:val="00AA4885"/>
    <w:rsid w:val="00AD4DE3"/>
    <w:rsid w:val="00AD69E8"/>
    <w:rsid w:val="00AD6B2D"/>
    <w:rsid w:val="00AD6D5D"/>
    <w:rsid w:val="00AE0B55"/>
    <w:rsid w:val="00AF338D"/>
    <w:rsid w:val="00AF7C26"/>
    <w:rsid w:val="00B36716"/>
    <w:rsid w:val="00B44713"/>
    <w:rsid w:val="00B57F49"/>
    <w:rsid w:val="00B63608"/>
    <w:rsid w:val="00B6621C"/>
    <w:rsid w:val="00BA489B"/>
    <w:rsid w:val="00BB2E16"/>
    <w:rsid w:val="00BD459F"/>
    <w:rsid w:val="00BD74FC"/>
    <w:rsid w:val="00BD75A6"/>
    <w:rsid w:val="00BF3DEB"/>
    <w:rsid w:val="00C02BF0"/>
    <w:rsid w:val="00C05AAD"/>
    <w:rsid w:val="00C13777"/>
    <w:rsid w:val="00C13CBF"/>
    <w:rsid w:val="00C2069D"/>
    <w:rsid w:val="00C26103"/>
    <w:rsid w:val="00C43524"/>
    <w:rsid w:val="00C52698"/>
    <w:rsid w:val="00C53F5E"/>
    <w:rsid w:val="00C673FA"/>
    <w:rsid w:val="00C67C95"/>
    <w:rsid w:val="00C67CDF"/>
    <w:rsid w:val="00C70A19"/>
    <w:rsid w:val="00C762FB"/>
    <w:rsid w:val="00C85411"/>
    <w:rsid w:val="00C939D5"/>
    <w:rsid w:val="00C97822"/>
    <w:rsid w:val="00CB08BB"/>
    <w:rsid w:val="00CC6965"/>
    <w:rsid w:val="00CD204B"/>
    <w:rsid w:val="00CD6A61"/>
    <w:rsid w:val="00CD74CD"/>
    <w:rsid w:val="00CE4BDD"/>
    <w:rsid w:val="00CF61CC"/>
    <w:rsid w:val="00CF76CC"/>
    <w:rsid w:val="00D10FE3"/>
    <w:rsid w:val="00D118C0"/>
    <w:rsid w:val="00D12C9F"/>
    <w:rsid w:val="00D26EB4"/>
    <w:rsid w:val="00D34D12"/>
    <w:rsid w:val="00D41AEF"/>
    <w:rsid w:val="00D50D9C"/>
    <w:rsid w:val="00D7275F"/>
    <w:rsid w:val="00D75530"/>
    <w:rsid w:val="00D83D7B"/>
    <w:rsid w:val="00D913C7"/>
    <w:rsid w:val="00D96FCA"/>
    <w:rsid w:val="00DB2E92"/>
    <w:rsid w:val="00DC25AA"/>
    <w:rsid w:val="00DC5294"/>
    <w:rsid w:val="00DC795F"/>
    <w:rsid w:val="00DD00C2"/>
    <w:rsid w:val="00DD2641"/>
    <w:rsid w:val="00DD6071"/>
    <w:rsid w:val="00DE0D2B"/>
    <w:rsid w:val="00DE7FE5"/>
    <w:rsid w:val="00E13FC2"/>
    <w:rsid w:val="00E15476"/>
    <w:rsid w:val="00E41AF9"/>
    <w:rsid w:val="00E47127"/>
    <w:rsid w:val="00E506D6"/>
    <w:rsid w:val="00E50D39"/>
    <w:rsid w:val="00E522DF"/>
    <w:rsid w:val="00E633E7"/>
    <w:rsid w:val="00E8220E"/>
    <w:rsid w:val="00E97F7B"/>
    <w:rsid w:val="00EA0357"/>
    <w:rsid w:val="00EA47D0"/>
    <w:rsid w:val="00EA7583"/>
    <w:rsid w:val="00EB2FE4"/>
    <w:rsid w:val="00EC0801"/>
    <w:rsid w:val="00EE6AF6"/>
    <w:rsid w:val="00EF2FDC"/>
    <w:rsid w:val="00F07AE4"/>
    <w:rsid w:val="00F1555C"/>
    <w:rsid w:val="00F229F5"/>
    <w:rsid w:val="00F25F8E"/>
    <w:rsid w:val="00F335C5"/>
    <w:rsid w:val="00F45ECD"/>
    <w:rsid w:val="00F542A4"/>
    <w:rsid w:val="00F62481"/>
    <w:rsid w:val="00F660FC"/>
    <w:rsid w:val="00F74082"/>
    <w:rsid w:val="00F8318A"/>
    <w:rsid w:val="00F85D87"/>
    <w:rsid w:val="00F9401C"/>
    <w:rsid w:val="00FB2A1C"/>
    <w:rsid w:val="00FC087B"/>
    <w:rsid w:val="00FC0A25"/>
    <w:rsid w:val="00FC4686"/>
    <w:rsid w:val="00FD4E5E"/>
    <w:rsid w:val="00FE7436"/>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chartTrackingRefBased/>
  <w15:docId w15:val="{F94F7FA6-1873-4BCE-8842-B45E29FB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Naslov1">
    <w:name w:val="heading 1"/>
    <w:basedOn w:val="Normal"/>
    <w:next w:val="Normal"/>
    <w:link w:val="Naslov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Naslov2">
    <w:name w:val="heading 2"/>
    <w:basedOn w:val="Naslov1"/>
    <w:next w:val="Normal"/>
    <w:link w:val="Naslov2Char"/>
    <w:uiPriority w:val="9"/>
    <w:unhideWhenUsed/>
    <w:qFormat/>
    <w:rsid w:val="00DC5294"/>
    <w:pPr>
      <w:numPr>
        <w:ilvl w:val="1"/>
      </w:numPr>
      <w:spacing w:before="160" w:after="160"/>
      <w:ind w:left="788" w:hanging="431"/>
      <w:outlineLvl w:val="1"/>
    </w:pPr>
  </w:style>
  <w:style w:type="paragraph" w:styleId="Naslov3">
    <w:name w:val="heading 3"/>
    <w:basedOn w:val="Naslov2"/>
    <w:next w:val="Normal"/>
    <w:link w:val="Naslov3Char"/>
    <w:uiPriority w:val="9"/>
    <w:unhideWhenUsed/>
    <w:qFormat/>
    <w:rsid w:val="005D4156"/>
    <w:pPr>
      <w:numPr>
        <w:ilvl w:val="2"/>
      </w:numPr>
      <w:spacing w:before="120" w:after="120"/>
      <w:ind w:left="1225" w:hanging="505"/>
      <w:outlineLvl w:val="2"/>
    </w:pPr>
    <w:rPr>
      <w:sz w:val="24"/>
      <w:szCs w:val="24"/>
    </w:rPr>
  </w:style>
  <w:style w:type="paragraph" w:styleId="Naslov4">
    <w:name w:val="heading 4"/>
    <w:basedOn w:val="Naslov1"/>
    <w:next w:val="Normal"/>
    <w:link w:val="Naslov4Char"/>
    <w:uiPriority w:val="9"/>
    <w:unhideWhenUsed/>
    <w:qFormat/>
    <w:rsid w:val="00713F30"/>
    <w:pPr>
      <w:numPr>
        <w:numId w:val="0"/>
      </w:numPr>
      <w:outlineLvl w:val="3"/>
    </w:pPr>
  </w:style>
  <w:style w:type="paragraph" w:styleId="Naslov5">
    <w:name w:val="heading 5"/>
    <w:basedOn w:val="Naslov4"/>
    <w:next w:val="Normal"/>
    <w:link w:val="Naslov5Char"/>
    <w:uiPriority w:val="9"/>
    <w:unhideWhenUsed/>
    <w:qFormat/>
    <w:rsid w:val="00431A85"/>
    <w:pPr>
      <w:outlineLvl w:val="4"/>
    </w:pPr>
  </w:style>
  <w:style w:type="character" w:default="1" w:styleId="Zadanifontodlomka">
    <w:name w:val="Default Paragraph Font"/>
    <w:uiPriority w:val="1"/>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Zaglavlje">
    <w:name w:val="header"/>
    <w:basedOn w:val="Normal"/>
    <w:link w:val="ZaglavljeChar"/>
    <w:uiPriority w:val="99"/>
    <w:unhideWhenUsed/>
    <w:rsid w:val="009D53E2"/>
    <w:pPr>
      <w:tabs>
        <w:tab w:val="center" w:pos="4536"/>
        <w:tab w:val="right" w:pos="9072"/>
      </w:tabs>
      <w:spacing w:after="0" w:line="240" w:lineRule="auto"/>
    </w:pPr>
  </w:style>
  <w:style w:type="character" w:customStyle="1" w:styleId="ZaglavljeChar">
    <w:name w:val="Zaglavlje Char"/>
    <w:basedOn w:val="Zadanifontodlomka"/>
    <w:link w:val="Zaglavlje"/>
    <w:uiPriority w:val="99"/>
    <w:rsid w:val="009D53E2"/>
  </w:style>
  <w:style w:type="paragraph" w:styleId="Podnoje">
    <w:name w:val="footer"/>
    <w:basedOn w:val="Normal"/>
    <w:link w:val="PodnojeChar"/>
    <w:uiPriority w:val="99"/>
    <w:unhideWhenUsed/>
    <w:rsid w:val="009D53E2"/>
    <w:pPr>
      <w:tabs>
        <w:tab w:val="center" w:pos="4536"/>
        <w:tab w:val="right" w:pos="9072"/>
      </w:tabs>
      <w:spacing w:after="0" w:line="240" w:lineRule="auto"/>
    </w:pPr>
  </w:style>
  <w:style w:type="character" w:customStyle="1" w:styleId="PodnojeChar">
    <w:name w:val="Podnožje Char"/>
    <w:basedOn w:val="Zadanifontodlomka"/>
    <w:link w:val="Podnoje"/>
    <w:uiPriority w:val="99"/>
    <w:rsid w:val="009D53E2"/>
  </w:style>
  <w:style w:type="table" w:styleId="Reetkatablice">
    <w:name w:val="Table Grid"/>
    <w:basedOn w:val="Obinatablica"/>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slov1Char">
    <w:name w:val="Naslov 1 Char"/>
    <w:basedOn w:val="Zadanifontodlomka"/>
    <w:link w:val="Naslov1"/>
    <w:uiPriority w:val="9"/>
    <w:rsid w:val="00CE4BDD"/>
    <w:rPr>
      <w:rFonts w:ascii="Times New Roman" w:eastAsiaTheme="majorEastAsia" w:hAnsi="Times New Roman" w:cs="Times New Roman"/>
      <w:b/>
      <w:bCs/>
      <w:sz w:val="28"/>
      <w:szCs w:val="28"/>
    </w:rPr>
  </w:style>
  <w:style w:type="paragraph" w:styleId="Odlomakpopisa">
    <w:name w:val="List Paragraph"/>
    <w:basedOn w:val="Normal"/>
    <w:link w:val="OdlomakpopisaChar"/>
    <w:uiPriority w:val="34"/>
    <w:qFormat/>
    <w:rsid w:val="007E6183"/>
    <w:pPr>
      <w:ind w:left="720"/>
      <w:contextualSpacing/>
    </w:pPr>
  </w:style>
  <w:style w:type="character" w:styleId="Hiperveza">
    <w:name w:val="Hyperlink"/>
    <w:basedOn w:val="Zadanifontodlomka"/>
    <w:uiPriority w:val="99"/>
    <w:unhideWhenUsed/>
    <w:rsid w:val="00CD74CD"/>
    <w:rPr>
      <w:color w:val="0563C1" w:themeColor="hyperlink"/>
      <w:u w:val="single"/>
    </w:rPr>
  </w:style>
  <w:style w:type="paragraph" w:styleId="Opisslike">
    <w:name w:val="caption"/>
    <w:basedOn w:val="Normal"/>
    <w:next w:val="Normal"/>
    <w:uiPriority w:val="35"/>
    <w:unhideWhenUsed/>
    <w:qFormat/>
    <w:rsid w:val="00AF338D"/>
    <w:pPr>
      <w:spacing w:after="120" w:line="240" w:lineRule="auto"/>
      <w:jc w:val="center"/>
    </w:pPr>
    <w:rPr>
      <w:sz w:val="20"/>
      <w:szCs w:val="20"/>
    </w:rPr>
  </w:style>
  <w:style w:type="paragraph" w:styleId="Podnaslov">
    <w:name w:val="Subtitle"/>
    <w:basedOn w:val="Naslov"/>
    <w:next w:val="Normal"/>
    <w:link w:val="PodnaslovChar"/>
    <w:uiPriority w:val="11"/>
    <w:qFormat/>
    <w:rsid w:val="00E97F7B"/>
    <w:rPr>
      <w:sz w:val="32"/>
      <w:szCs w:val="32"/>
    </w:rPr>
  </w:style>
  <w:style w:type="character" w:customStyle="1" w:styleId="PodnaslovChar">
    <w:name w:val="Podnaslov Char"/>
    <w:basedOn w:val="Zadanifontodlomka"/>
    <w:link w:val="Podnaslov"/>
    <w:uiPriority w:val="11"/>
    <w:rsid w:val="00E97F7B"/>
    <w:rPr>
      <w:rFonts w:ascii="Times New Roman" w:hAnsi="Times New Roman" w:cs="Times New Roman"/>
      <w:b/>
      <w:bCs/>
      <w:sz w:val="32"/>
      <w:szCs w:val="32"/>
    </w:rPr>
  </w:style>
  <w:style w:type="character" w:styleId="Neupadljivoisticanje">
    <w:name w:val="Subtle Emphasis"/>
    <w:basedOn w:val="Zadanifontodlomka"/>
    <w:uiPriority w:val="19"/>
    <w:qFormat/>
    <w:rsid w:val="00B63608"/>
    <w:rPr>
      <w:i/>
      <w:iCs/>
      <w:color w:val="404040" w:themeColor="text1" w:themeTint="BF"/>
    </w:rPr>
  </w:style>
  <w:style w:type="character" w:styleId="Naglaeno">
    <w:name w:val="Strong"/>
    <w:basedOn w:val="Zadanifontodlomka"/>
    <w:uiPriority w:val="22"/>
    <w:qFormat/>
    <w:rsid w:val="00B63608"/>
    <w:rPr>
      <w:b/>
      <w:bCs/>
    </w:rPr>
  </w:style>
  <w:style w:type="paragraph" w:customStyle="1" w:styleId="KoraciL3">
    <w:name w:val="Koraci_L3"/>
    <w:basedOn w:val="Odlomakpopisa"/>
    <w:link w:val="KoraciL3Char"/>
    <w:rsid w:val="00455D4B"/>
    <w:pPr>
      <w:numPr>
        <w:ilvl w:val="2"/>
        <w:numId w:val="3"/>
      </w:numPr>
      <w:spacing w:before="360" w:after="120"/>
      <w:contextualSpacing w:val="0"/>
    </w:pPr>
  </w:style>
  <w:style w:type="paragraph" w:customStyle="1" w:styleId="KoraciL2">
    <w:name w:val="Koraci_L2"/>
    <w:basedOn w:val="Odlomakpopisa"/>
    <w:link w:val="KoraciL2Char"/>
    <w:rsid w:val="0012697B"/>
    <w:pPr>
      <w:numPr>
        <w:ilvl w:val="1"/>
        <w:numId w:val="3"/>
      </w:numPr>
    </w:pPr>
    <w:rPr>
      <w:b/>
    </w:rPr>
  </w:style>
  <w:style w:type="character" w:customStyle="1" w:styleId="OdlomakpopisaChar">
    <w:name w:val="Odlomak popisa Char"/>
    <w:basedOn w:val="Zadanifontodlomka"/>
    <w:link w:val="Odlomakpopisa"/>
    <w:uiPriority w:val="34"/>
    <w:rsid w:val="00455D4B"/>
  </w:style>
  <w:style w:type="character" w:customStyle="1" w:styleId="KoraciL3Char">
    <w:name w:val="Koraci_L3 Char"/>
    <w:basedOn w:val="OdlomakpopisaChar"/>
    <w:link w:val="KoraciL3"/>
    <w:rsid w:val="00455D4B"/>
  </w:style>
  <w:style w:type="character" w:styleId="Neupadljivareferenca">
    <w:name w:val="Subtle Reference"/>
    <w:basedOn w:val="Zadanifontodlomka"/>
    <w:uiPriority w:val="31"/>
    <w:qFormat/>
    <w:rsid w:val="00F1555C"/>
    <w:rPr>
      <w:smallCaps/>
      <w:color w:val="5A5A5A" w:themeColor="text1" w:themeTint="A5"/>
    </w:rPr>
  </w:style>
  <w:style w:type="character" w:customStyle="1" w:styleId="KoraciL2Char">
    <w:name w:val="Koraci_L2 Char"/>
    <w:basedOn w:val="OdlomakpopisaChar"/>
    <w:link w:val="KoraciL2"/>
    <w:rsid w:val="0012697B"/>
    <w:rPr>
      <w:b/>
    </w:rPr>
  </w:style>
  <w:style w:type="paragraph" w:styleId="Bezproreda">
    <w:name w:val="No Spacing"/>
    <w:link w:val="Bezproreda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Tekstbalonia">
    <w:name w:val="Balloon Text"/>
    <w:basedOn w:val="Normal"/>
    <w:link w:val="Tekstbalonia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TekstbaloniaChar">
    <w:name w:val="Tekst balončića Char"/>
    <w:basedOn w:val="Zadanifontodlomka"/>
    <w:link w:val="Tekstbalonia"/>
    <w:uiPriority w:val="99"/>
    <w:semiHidden/>
    <w:rsid w:val="0099224D"/>
    <w:rPr>
      <w:rFonts w:ascii="Segoe UI" w:hAnsi="Segoe UI" w:cs="Segoe UI"/>
      <w:sz w:val="18"/>
      <w:szCs w:val="18"/>
    </w:rPr>
  </w:style>
  <w:style w:type="paragraph" w:styleId="TOCNaslov">
    <w:name w:val="TOC Heading"/>
    <w:basedOn w:val="Naslov1"/>
    <w:next w:val="Normal"/>
    <w:uiPriority w:val="39"/>
    <w:unhideWhenUsed/>
    <w:qFormat/>
    <w:rsid w:val="006B2AD1"/>
    <w:pPr>
      <w:spacing w:after="0"/>
      <w:jc w:val="left"/>
      <w:outlineLvl w:val="9"/>
    </w:pPr>
    <w:rPr>
      <w:color w:val="2E74B5" w:themeColor="accent1" w:themeShade="BF"/>
      <w:lang w:val="en-US"/>
    </w:rPr>
  </w:style>
  <w:style w:type="paragraph" w:styleId="Sadraj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fija">
    <w:name w:val="Bibliography"/>
    <w:basedOn w:val="Normal"/>
    <w:next w:val="Normal"/>
    <w:uiPriority w:val="37"/>
    <w:unhideWhenUsed/>
    <w:rsid w:val="006B2AD1"/>
    <w:pPr>
      <w:tabs>
        <w:tab w:val="left" w:pos="384"/>
      </w:tabs>
      <w:spacing w:after="0" w:line="240" w:lineRule="auto"/>
      <w:ind w:left="384" w:hanging="384"/>
    </w:pPr>
  </w:style>
  <w:style w:type="character" w:customStyle="1" w:styleId="Naslov2Char">
    <w:name w:val="Naslov 2 Char"/>
    <w:basedOn w:val="Zadanifontodlomka"/>
    <w:link w:val="Naslov2"/>
    <w:uiPriority w:val="9"/>
    <w:rsid w:val="00DC5294"/>
    <w:rPr>
      <w:rFonts w:ascii="Times New Roman" w:eastAsiaTheme="majorEastAsia" w:hAnsi="Times New Roman" w:cs="Times New Roman"/>
      <w:b/>
      <w:bCs/>
      <w:sz w:val="28"/>
      <w:szCs w:val="28"/>
    </w:rPr>
  </w:style>
  <w:style w:type="character" w:styleId="Istaknuto">
    <w:name w:val="Emphasis"/>
    <w:basedOn w:val="Zadanifontodlomka"/>
    <w:uiPriority w:val="20"/>
    <w:qFormat/>
    <w:rsid w:val="00FD4E5E"/>
    <w:rPr>
      <w:i/>
      <w:iCs/>
    </w:rPr>
  </w:style>
  <w:style w:type="character" w:customStyle="1" w:styleId="Naslov3Char">
    <w:name w:val="Naslov 3 Char"/>
    <w:basedOn w:val="Zadanifontodlomka"/>
    <w:link w:val="Naslov3"/>
    <w:uiPriority w:val="9"/>
    <w:rsid w:val="005D4156"/>
    <w:rPr>
      <w:rFonts w:ascii="Times New Roman" w:eastAsiaTheme="majorEastAsia" w:hAnsi="Times New Roman" w:cs="Times New Roman"/>
      <w:b/>
      <w:bCs/>
      <w:sz w:val="24"/>
      <w:szCs w:val="24"/>
    </w:rPr>
  </w:style>
  <w:style w:type="paragraph" w:styleId="Grafikeoznake2">
    <w:name w:val="List Bullet 2"/>
    <w:basedOn w:val="Normal"/>
    <w:uiPriority w:val="99"/>
    <w:unhideWhenUsed/>
    <w:qFormat/>
    <w:rsid w:val="00AF338D"/>
    <w:pPr>
      <w:numPr>
        <w:numId w:val="14"/>
      </w:numPr>
      <w:contextualSpacing/>
    </w:pPr>
  </w:style>
  <w:style w:type="paragraph" w:styleId="Nastavakpopisa2">
    <w:name w:val="List Continue 2"/>
    <w:basedOn w:val="Normal"/>
    <w:uiPriority w:val="99"/>
    <w:unhideWhenUsed/>
    <w:rsid w:val="003E34AD"/>
    <w:pPr>
      <w:spacing w:after="120"/>
      <w:ind w:left="566"/>
      <w:contextualSpacing/>
    </w:pPr>
  </w:style>
  <w:style w:type="paragraph" w:styleId="Brojevi2">
    <w:name w:val="List Number 2"/>
    <w:basedOn w:val="Normal"/>
    <w:uiPriority w:val="99"/>
    <w:unhideWhenUsed/>
    <w:qFormat/>
    <w:rsid w:val="00AF338D"/>
    <w:pPr>
      <w:numPr>
        <w:numId w:val="19"/>
      </w:numPr>
      <w:contextualSpacing/>
    </w:pPr>
  </w:style>
  <w:style w:type="character" w:styleId="Jakoisticanje">
    <w:name w:val="Intense Emphasis"/>
    <w:basedOn w:val="Istaknuto"/>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Grafikeoznake">
    <w:name w:val="List Bullet"/>
    <w:basedOn w:val="Normal"/>
    <w:uiPriority w:val="99"/>
    <w:unhideWhenUsed/>
    <w:rsid w:val="00900FFE"/>
    <w:pPr>
      <w:numPr>
        <w:numId w:val="13"/>
      </w:numPr>
      <w:contextualSpacing/>
    </w:pPr>
  </w:style>
  <w:style w:type="character" w:customStyle="1" w:styleId="CodeChar">
    <w:name w:val="Code Char"/>
    <w:basedOn w:val="Zadanifontodlomka"/>
    <w:link w:val="Code"/>
    <w:rsid w:val="00DC5294"/>
    <w:rPr>
      <w:rFonts w:ascii="Courier New" w:eastAsia="Times New Roman" w:hAnsi="Courier New" w:cs="Courier New"/>
      <w:color w:val="000000"/>
      <w:sz w:val="20"/>
      <w:szCs w:val="20"/>
      <w:lang w:eastAsia="hr-HR"/>
    </w:rPr>
  </w:style>
  <w:style w:type="paragraph" w:styleId="Popis2">
    <w:name w:val="List 2"/>
    <w:basedOn w:val="Normal"/>
    <w:uiPriority w:val="99"/>
    <w:unhideWhenUsed/>
    <w:rsid w:val="00900FFE"/>
    <w:pPr>
      <w:ind w:left="566" w:hanging="283"/>
      <w:contextualSpacing/>
    </w:pPr>
  </w:style>
  <w:style w:type="paragraph" w:styleId="Popis3">
    <w:name w:val="List 3"/>
    <w:basedOn w:val="Normal"/>
    <w:uiPriority w:val="99"/>
    <w:unhideWhenUsed/>
    <w:rsid w:val="00900FFE"/>
    <w:pPr>
      <w:ind w:left="849" w:hanging="283"/>
      <w:contextualSpacing/>
    </w:pPr>
  </w:style>
  <w:style w:type="paragraph" w:styleId="Popis4">
    <w:name w:val="List 4"/>
    <w:basedOn w:val="Normal"/>
    <w:uiPriority w:val="99"/>
    <w:unhideWhenUsed/>
    <w:rsid w:val="00900FFE"/>
    <w:pPr>
      <w:ind w:left="1132" w:hanging="283"/>
      <w:contextualSpacing/>
    </w:pPr>
  </w:style>
  <w:style w:type="paragraph" w:styleId="Popis">
    <w:name w:val="List"/>
    <w:basedOn w:val="Normal"/>
    <w:uiPriority w:val="99"/>
    <w:unhideWhenUsed/>
    <w:rsid w:val="005B499F"/>
    <w:pPr>
      <w:ind w:left="283" w:hanging="283"/>
      <w:contextualSpacing/>
    </w:pPr>
  </w:style>
  <w:style w:type="character" w:styleId="Tekstrezerviranogmjesta">
    <w:name w:val="Placeholder Text"/>
    <w:basedOn w:val="Zadanifontodlomka"/>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Zadanifontodlomka"/>
    <w:link w:val="Literatura"/>
    <w:rsid w:val="001B30C3"/>
    <w:rPr>
      <w:sz w:val="24"/>
    </w:rPr>
  </w:style>
  <w:style w:type="paragraph" w:styleId="Naslov">
    <w:name w:val="Title"/>
    <w:basedOn w:val="Normal"/>
    <w:next w:val="Normal"/>
    <w:link w:val="NaslovChar"/>
    <w:uiPriority w:val="10"/>
    <w:qFormat/>
    <w:rsid w:val="00FC4686"/>
    <w:pPr>
      <w:contextualSpacing/>
      <w:jc w:val="center"/>
    </w:pPr>
    <w:rPr>
      <w:b/>
      <w:bCs/>
      <w:sz w:val="28"/>
      <w:szCs w:val="28"/>
    </w:rPr>
  </w:style>
  <w:style w:type="character" w:customStyle="1" w:styleId="NaslovChar">
    <w:name w:val="Naslov Char"/>
    <w:basedOn w:val="Zadanifontodlomka"/>
    <w:link w:val="Naslov"/>
    <w:uiPriority w:val="10"/>
    <w:rsid w:val="00FC4686"/>
    <w:rPr>
      <w:rFonts w:ascii="Times New Roman" w:hAnsi="Times New Roman" w:cs="Times New Roman"/>
      <w:b/>
      <w:bCs/>
      <w:sz w:val="28"/>
      <w:szCs w:val="28"/>
    </w:rPr>
  </w:style>
  <w:style w:type="paragraph" w:customStyle="1" w:styleId="Equation">
    <w:name w:val="Equation"/>
    <w:basedOn w:val="Bezproreda"/>
    <w:link w:val="EquationChar"/>
    <w:qFormat/>
    <w:rsid w:val="006829DA"/>
    <w:pPr>
      <w:jc w:val="both"/>
    </w:pPr>
    <w:rPr>
      <w:rFonts w:ascii="Cambria Math" w:hAnsi="Cambria Math" w:cstheme="minorBidi"/>
      <w:i/>
      <w:sz w:val="22"/>
      <w:szCs w:val="22"/>
    </w:rPr>
  </w:style>
  <w:style w:type="character" w:customStyle="1" w:styleId="BezproredaChar">
    <w:name w:val="Bez proreda Char"/>
    <w:basedOn w:val="Zadanifontodlomka"/>
    <w:link w:val="Bezproreda"/>
    <w:uiPriority w:val="1"/>
    <w:rsid w:val="002E70E7"/>
    <w:rPr>
      <w:rFonts w:ascii="Times New Roman" w:hAnsi="Times New Roman" w:cs="Times New Roman"/>
      <w:sz w:val="20"/>
      <w:szCs w:val="20"/>
    </w:rPr>
  </w:style>
  <w:style w:type="character" w:customStyle="1" w:styleId="EquationChar">
    <w:name w:val="Equation Char"/>
    <w:basedOn w:val="BezproredaChar"/>
    <w:link w:val="Equation"/>
    <w:rsid w:val="006829DA"/>
    <w:rPr>
      <w:rFonts w:ascii="Cambria Math" w:hAnsi="Cambria Math" w:cs="Times New Roman"/>
      <w:i/>
      <w:sz w:val="20"/>
      <w:szCs w:val="20"/>
    </w:rPr>
  </w:style>
  <w:style w:type="character" w:styleId="Nerijeenospominjanje">
    <w:name w:val="Unresolved Mention"/>
    <w:basedOn w:val="Zadanifontodlomka"/>
    <w:uiPriority w:val="99"/>
    <w:semiHidden/>
    <w:unhideWhenUsed/>
    <w:rsid w:val="00A831FB"/>
    <w:rPr>
      <w:color w:val="605E5C"/>
      <w:shd w:val="clear" w:color="auto" w:fill="E1DFDD"/>
    </w:rPr>
  </w:style>
  <w:style w:type="character" w:customStyle="1" w:styleId="Naslov4Char">
    <w:name w:val="Naslov 4 Char"/>
    <w:basedOn w:val="Zadanifontodlomka"/>
    <w:link w:val="Naslov4"/>
    <w:uiPriority w:val="9"/>
    <w:rsid w:val="00713F30"/>
    <w:rPr>
      <w:rFonts w:ascii="Times New Roman" w:eastAsiaTheme="majorEastAsia" w:hAnsi="Times New Roman" w:cs="Times New Roman"/>
      <w:b/>
      <w:bCs/>
      <w:caps/>
      <w:sz w:val="28"/>
      <w:szCs w:val="28"/>
    </w:rPr>
  </w:style>
  <w:style w:type="paragraph" w:customStyle="1" w:styleId="Subtitle2">
    <w:name w:val="Subtitle2"/>
    <w:basedOn w:val="Podnaslov"/>
    <w:link w:val="Subtitle2Char"/>
    <w:rsid w:val="00A85944"/>
  </w:style>
  <w:style w:type="paragraph" w:styleId="Sadraj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PodnaslovChar"/>
    <w:link w:val="Subtitle2"/>
    <w:rsid w:val="00A85944"/>
    <w:rPr>
      <w:rFonts w:ascii="Times New Roman" w:hAnsi="Times New Roman" w:cs="Times New Roman"/>
      <w:b/>
      <w:bCs/>
      <w:sz w:val="32"/>
      <w:szCs w:val="32"/>
    </w:rPr>
  </w:style>
  <w:style w:type="paragraph" w:styleId="Sadraj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Sadraj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Sadraj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Sadraj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Sadraj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Sadraj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Sadraj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Naslov5Char">
    <w:name w:val="Naslov 5 Char"/>
    <w:basedOn w:val="Zadanifontodlomka"/>
    <w:link w:val="Naslov5"/>
    <w:uiPriority w:val="9"/>
    <w:rsid w:val="00431A85"/>
    <w:rPr>
      <w:rFonts w:ascii="Times New Roman" w:eastAsiaTheme="majorEastAsia" w:hAnsi="Times New Roman" w:cs="Times New Roman"/>
      <w:b/>
      <w:bCs/>
      <w:caps/>
      <w:sz w:val="28"/>
      <w:szCs w:val="28"/>
    </w:rPr>
  </w:style>
  <w:style w:type="character" w:styleId="Naslovknjige">
    <w:name w:val="Book Title"/>
    <w:uiPriority w:val="33"/>
    <w:qFormat/>
    <w:rsid w:val="00FC4686"/>
    <w:rPr>
      <w:rFonts w:ascii="Times New Roman" w:hAnsi="Times New Roman" w:cs="Times New Roman"/>
      <w:b/>
      <w:bCs w:val="0"/>
      <w:sz w:val="36"/>
      <w:szCs w:val="28"/>
    </w:rPr>
  </w:style>
  <w:style w:type="paragraph" w:styleId="StandardWeb">
    <w:name w:val="Normal (Web)"/>
    <w:basedOn w:val="Normal"/>
    <w:uiPriority w:val="99"/>
    <w:unhideWhenUsed/>
    <w:rsid w:val="00F660FC"/>
    <w:pPr>
      <w:spacing w:before="100" w:beforeAutospacing="1" w:after="100" w:afterAutospacing="1" w:line="240" w:lineRule="auto"/>
      <w:jc w:val="left"/>
    </w:pPr>
    <w:rPr>
      <w:rFonts w:eastAsia="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1557">
      <w:bodyDiv w:val="1"/>
      <w:marLeft w:val="0"/>
      <w:marRight w:val="0"/>
      <w:marTop w:val="0"/>
      <w:marBottom w:val="0"/>
      <w:divBdr>
        <w:top w:val="none" w:sz="0" w:space="0" w:color="auto"/>
        <w:left w:val="none" w:sz="0" w:space="0" w:color="auto"/>
        <w:bottom w:val="none" w:sz="0" w:space="0" w:color="auto"/>
        <w:right w:val="none" w:sz="0" w:space="0" w:color="auto"/>
      </w:divBdr>
    </w:div>
    <w:div w:id="110708820">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70549512">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301161627">
      <w:bodyDiv w:val="1"/>
      <w:marLeft w:val="0"/>
      <w:marRight w:val="0"/>
      <w:marTop w:val="0"/>
      <w:marBottom w:val="0"/>
      <w:divBdr>
        <w:top w:val="none" w:sz="0" w:space="0" w:color="auto"/>
        <w:left w:val="none" w:sz="0" w:space="0" w:color="auto"/>
        <w:bottom w:val="none" w:sz="0" w:space="0" w:color="auto"/>
        <w:right w:val="none" w:sz="0" w:space="0" w:color="auto"/>
      </w:divBdr>
    </w:div>
    <w:div w:id="314922127">
      <w:bodyDiv w:val="1"/>
      <w:marLeft w:val="0"/>
      <w:marRight w:val="0"/>
      <w:marTop w:val="0"/>
      <w:marBottom w:val="0"/>
      <w:divBdr>
        <w:top w:val="none" w:sz="0" w:space="0" w:color="auto"/>
        <w:left w:val="none" w:sz="0" w:space="0" w:color="auto"/>
        <w:bottom w:val="none" w:sz="0" w:space="0" w:color="auto"/>
        <w:right w:val="none" w:sz="0" w:space="0" w:color="auto"/>
      </w:divBdr>
    </w:div>
    <w:div w:id="365760266">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666975951">
      <w:bodyDiv w:val="1"/>
      <w:marLeft w:val="0"/>
      <w:marRight w:val="0"/>
      <w:marTop w:val="0"/>
      <w:marBottom w:val="0"/>
      <w:divBdr>
        <w:top w:val="none" w:sz="0" w:space="0" w:color="auto"/>
        <w:left w:val="none" w:sz="0" w:space="0" w:color="auto"/>
        <w:bottom w:val="none" w:sz="0" w:space="0" w:color="auto"/>
        <w:right w:val="none" w:sz="0" w:space="0" w:color="auto"/>
      </w:divBdr>
    </w:div>
    <w:div w:id="719742653">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57563603">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6859853">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1470983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49734341">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19734544">
      <w:bodyDiv w:val="1"/>
      <w:marLeft w:val="0"/>
      <w:marRight w:val="0"/>
      <w:marTop w:val="0"/>
      <w:marBottom w:val="0"/>
      <w:divBdr>
        <w:top w:val="none" w:sz="0" w:space="0" w:color="auto"/>
        <w:left w:val="none" w:sz="0" w:space="0" w:color="auto"/>
        <w:bottom w:val="none" w:sz="0" w:space="0" w:color="auto"/>
        <w:right w:val="none" w:sz="0" w:space="0" w:color="auto"/>
      </w:divBdr>
    </w:div>
    <w:div w:id="1594826802">
      <w:bodyDiv w:val="1"/>
      <w:marLeft w:val="0"/>
      <w:marRight w:val="0"/>
      <w:marTop w:val="0"/>
      <w:marBottom w:val="0"/>
      <w:divBdr>
        <w:top w:val="none" w:sz="0" w:space="0" w:color="auto"/>
        <w:left w:val="none" w:sz="0" w:space="0" w:color="auto"/>
        <w:bottom w:val="none" w:sz="0" w:space="0" w:color="auto"/>
        <w:right w:val="none" w:sz="0" w:space="0" w:color="auto"/>
      </w:divBdr>
    </w:div>
    <w:div w:id="1661739025">
      <w:bodyDiv w:val="1"/>
      <w:marLeft w:val="0"/>
      <w:marRight w:val="0"/>
      <w:marTop w:val="0"/>
      <w:marBottom w:val="0"/>
      <w:divBdr>
        <w:top w:val="none" w:sz="0" w:space="0" w:color="auto"/>
        <w:left w:val="none" w:sz="0" w:space="0" w:color="auto"/>
        <w:bottom w:val="none" w:sz="0" w:space="0" w:color="auto"/>
        <w:right w:val="none" w:sz="0" w:space="0" w:color="auto"/>
      </w:divBdr>
    </w:div>
    <w:div w:id="1762139791">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28472578">
      <w:bodyDiv w:val="1"/>
      <w:marLeft w:val="0"/>
      <w:marRight w:val="0"/>
      <w:marTop w:val="0"/>
      <w:marBottom w:val="0"/>
      <w:divBdr>
        <w:top w:val="none" w:sz="0" w:space="0" w:color="auto"/>
        <w:left w:val="none" w:sz="0" w:space="0" w:color="auto"/>
        <w:bottom w:val="none" w:sz="0" w:space="0" w:color="auto"/>
        <w:right w:val="none" w:sz="0" w:space="0" w:color="auto"/>
      </w:divBdr>
    </w:div>
    <w:div w:id="1864590781">
      <w:bodyDiv w:val="1"/>
      <w:marLeft w:val="0"/>
      <w:marRight w:val="0"/>
      <w:marTop w:val="0"/>
      <w:marBottom w:val="0"/>
      <w:divBdr>
        <w:top w:val="none" w:sz="0" w:space="0" w:color="auto"/>
        <w:left w:val="none" w:sz="0" w:space="0" w:color="auto"/>
        <w:bottom w:val="none" w:sz="0" w:space="0" w:color="auto"/>
        <w:right w:val="none" w:sz="0" w:space="0" w:color="auto"/>
      </w:divBdr>
    </w:div>
    <w:div w:id="1953243791">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 w:id="2099861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mendeley.com/download-desktop-new/"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zotero.org/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3</Pages>
  <Words>4380</Words>
  <Characters>24972</Characters>
  <Application>Microsoft Office Word</Application>
  <DocSecurity>0</DocSecurity>
  <Lines>208</Lines>
  <Paragraphs>5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Filip</cp:lastModifiedBy>
  <cp:revision>8</cp:revision>
  <cp:lastPrinted>2020-07-20T11:24:00Z</cp:lastPrinted>
  <dcterms:created xsi:type="dcterms:W3CDTF">2024-05-15T08:34:00Z</dcterms:created>
  <dcterms:modified xsi:type="dcterms:W3CDTF">2025-06-1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bL3xoOs"/&gt;&lt;style id="http://www.zotero.org/styles/ieee_ferit" locale="hr-HR"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